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05776B" w:rsidRDefault="0005776B" w:rsidP="0005776B">
      <w:pPr>
        <w:jc w:val="center"/>
        <w:rPr>
          <w:b/>
        </w:rPr>
      </w:pPr>
      <w:bookmarkStart w:id="0" w:name="_Toc522784435"/>
      <w:r w:rsidRPr="007D47FB">
        <w:rPr>
          <w:b/>
        </w:rPr>
        <w:t>BAB V</w:t>
      </w:r>
      <w:r w:rsidRPr="007D47FB">
        <w:rPr>
          <w:b/>
        </w:rPr>
        <w:br/>
        <w:t>KESIMPULAN DAN SARAN</w:t>
      </w:r>
      <w:bookmarkEnd w:id="0"/>
    </w:p>
    <w:p w:rsidR="0005776B" w:rsidRDefault="0005776B" w:rsidP="0005776B">
      <w:pPr>
        <w:ind w:firstLine="720"/>
        <w:rPr>
          <w:b/>
          <w:lang w:val="en-ID"/>
        </w:rPr>
      </w:pPr>
    </w:p>
    <w:p w:rsidR="0005776B" w:rsidRPr="0005776B" w:rsidRDefault="0005776B" w:rsidP="0005776B">
      <w:pPr>
        <w:pStyle w:val="Heading1"/>
        <w:numPr>
          <w:ilvl w:val="1"/>
          <w:numId w:val="49"/>
        </w:numPr>
        <w:spacing w:before="0" w:after="120"/>
        <w:rPr>
          <w:lang w:val="en-ID"/>
        </w:rPr>
      </w:pPr>
      <w:r>
        <w:rPr>
          <w:lang w:val="en-ID"/>
        </w:rPr>
        <w:t>Kesimpulan</w:t>
      </w:r>
    </w:p>
    <w:p w:rsidR="0005776B" w:rsidRPr="007D47FB" w:rsidRDefault="0005776B" w:rsidP="0005776B">
      <w:pPr>
        <w:ind w:firstLine="720"/>
        <w:rPr>
          <w:bCs/>
          <w:lang w:val="id-ID"/>
        </w:rPr>
      </w:pPr>
      <w:r w:rsidRPr="007D47FB">
        <w:t>Berdasarkan serangkaian proses penelitian yang telah dilakukan, maka dapat ditarik kesimpulan sebagai berikut</w:t>
      </w:r>
      <w:r w:rsidRPr="007D47FB">
        <w:rPr>
          <w:lang w:val="id-ID"/>
        </w:rPr>
        <w:t xml:space="preserve">: </w:t>
      </w:r>
      <w:r w:rsidRPr="007D47FB">
        <w:rPr>
          <w:lang w:val="en-ID"/>
        </w:rPr>
        <w:t xml:space="preserve"> </w:t>
      </w:r>
    </w:p>
    <w:p w:rsidR="0005776B" w:rsidRPr="007D47FB" w:rsidRDefault="0005776B" w:rsidP="0005776B">
      <w:pPr>
        <w:numPr>
          <w:ilvl w:val="0"/>
          <w:numId w:val="43"/>
        </w:numPr>
        <w:spacing w:after="120"/>
        <w:rPr>
          <w:lang w:val="en-ID"/>
        </w:rPr>
      </w:pPr>
      <w:r w:rsidRPr="007D47FB">
        <w:rPr>
          <w:lang w:val="id-ID"/>
        </w:rPr>
        <w:t xml:space="preserve">Pengembangan sistem </w:t>
      </w:r>
      <w:r w:rsidRPr="007D47FB">
        <w:rPr>
          <w:i/>
          <w:lang w:val="id-ID"/>
        </w:rPr>
        <w:t xml:space="preserve">Data-to-Text </w:t>
      </w:r>
      <w:r w:rsidRPr="007D47FB">
        <w:rPr>
          <w:lang w:val="id-ID"/>
        </w:rPr>
        <w:t xml:space="preserve">(D2T) untuk data </w:t>
      </w:r>
      <w:r>
        <w:rPr>
          <w:i/>
        </w:rPr>
        <w:t>general</w:t>
      </w:r>
      <w:r w:rsidRPr="007D47FB">
        <w:rPr>
          <w:i/>
          <w:lang w:val="id-ID"/>
        </w:rPr>
        <w:t xml:space="preserve"> </w:t>
      </w:r>
      <w:r w:rsidRPr="007D47FB">
        <w:rPr>
          <w:lang w:val="id-ID"/>
        </w:rPr>
        <w:t xml:space="preserve">dengan menggunakan </w:t>
      </w:r>
      <w:r w:rsidRPr="007D47FB">
        <w:rPr>
          <w:i/>
          <w:lang w:val="id-ID"/>
        </w:rPr>
        <w:t>Mchine Learning</w:t>
      </w:r>
      <w:r w:rsidRPr="007D47FB">
        <w:rPr>
          <w:lang w:val="id-ID"/>
        </w:rPr>
        <w:t xml:space="preserve"> sangat bermanfaat, dimana sistem dapat bekerja </w:t>
      </w:r>
      <w:r>
        <w:t>dan mengeluarkan hasil untuk dataset dengan jenis apapun.</w:t>
      </w:r>
    </w:p>
    <w:p w:rsidR="0005776B" w:rsidRPr="007D47FB" w:rsidRDefault="0005776B" w:rsidP="0005776B">
      <w:pPr>
        <w:numPr>
          <w:ilvl w:val="0"/>
          <w:numId w:val="43"/>
        </w:numPr>
        <w:spacing w:after="120"/>
      </w:pPr>
      <w:r w:rsidRPr="007D47FB">
        <w:rPr>
          <w:lang w:val="id-ID"/>
        </w:rPr>
        <w:t xml:space="preserve">Dalam implementasi menggunakan pemrograman bahasa R sebagai inti </w:t>
      </w:r>
      <w:r w:rsidRPr="007D47FB">
        <w:rPr>
          <w:i/>
          <w:lang w:val="id-ID"/>
        </w:rPr>
        <w:t>Data-to-Text</w:t>
      </w:r>
      <w:r w:rsidRPr="007D47FB">
        <w:rPr>
          <w:lang w:val="id-ID"/>
        </w:rPr>
        <w:t xml:space="preserve"> merupakan pilihan yang tepat, karena sudah banyak </w:t>
      </w:r>
      <w:r w:rsidRPr="007D47FB">
        <w:rPr>
          <w:i/>
          <w:lang w:val="id-ID"/>
        </w:rPr>
        <w:t>package</w:t>
      </w:r>
      <w:r w:rsidRPr="007D47FB">
        <w:rPr>
          <w:lang w:val="id-ID"/>
        </w:rPr>
        <w:t xml:space="preserve"> yang dapat digunakan dalam mendukung pengembangan sistem </w:t>
      </w:r>
      <w:r w:rsidRPr="007D47FB">
        <w:rPr>
          <w:i/>
          <w:lang w:val="id-ID"/>
        </w:rPr>
        <w:t>Data-to-Text</w:t>
      </w:r>
      <w:r w:rsidRPr="007D47FB">
        <w:rPr>
          <w:lang w:val="id-ID"/>
        </w:rPr>
        <w:t>.</w:t>
      </w:r>
    </w:p>
    <w:p w:rsidR="0005776B" w:rsidRDefault="0005776B" w:rsidP="0005776B">
      <w:pPr>
        <w:numPr>
          <w:ilvl w:val="0"/>
          <w:numId w:val="43"/>
        </w:numPr>
        <w:spacing w:after="120"/>
      </w:pPr>
      <w:r>
        <w:rPr>
          <w:lang w:val="id-ID"/>
        </w:rPr>
        <w:t>Penelitian ini</w:t>
      </w:r>
      <w:r>
        <w:t xml:space="preserve"> digunakan implementasi seperti pada </w:t>
      </w:r>
      <w:r w:rsidRPr="007D47FB">
        <w:rPr>
          <w:lang w:val="id-ID"/>
        </w:rPr>
        <w:t>penelitian sebelumnya yaitu DWP (Pu</w:t>
      </w:r>
      <w:bookmarkStart w:id="1" w:name="_GoBack"/>
      <w:bookmarkEnd w:id="1"/>
      <w:r w:rsidRPr="007D47FB">
        <w:rPr>
          <w:lang w:val="id-ID"/>
        </w:rPr>
        <w:t xml:space="preserve">tra et al, 2017) dimana pembangunan </w:t>
      </w:r>
      <w:r w:rsidRPr="007D47FB">
        <w:rPr>
          <w:i/>
          <w:lang w:val="id-ID"/>
        </w:rPr>
        <w:t>User Interface</w:t>
      </w:r>
      <w:r w:rsidRPr="007D47FB">
        <w:rPr>
          <w:lang w:val="id-ID"/>
        </w:rPr>
        <w:t xml:space="preserve"> menggunakan </w:t>
      </w:r>
      <w:r w:rsidRPr="007D47FB">
        <w:rPr>
          <w:i/>
          <w:lang w:val="id-ID"/>
        </w:rPr>
        <w:t xml:space="preserve">package </w:t>
      </w:r>
      <w:r w:rsidRPr="007D47FB">
        <w:rPr>
          <w:lang w:val="id-ID"/>
        </w:rPr>
        <w:t>shinyR</w:t>
      </w:r>
      <w:r>
        <w:t>.</w:t>
      </w:r>
    </w:p>
    <w:p w:rsidR="0005776B" w:rsidRPr="007D47FB" w:rsidRDefault="0005776B" w:rsidP="0005776B">
      <w:pPr>
        <w:numPr>
          <w:ilvl w:val="0"/>
          <w:numId w:val="43"/>
        </w:numPr>
        <w:spacing w:after="120"/>
      </w:pPr>
      <w:r>
        <w:rPr>
          <w:lang w:val="id-ID"/>
        </w:rPr>
        <w:t>Penelitian ini</w:t>
      </w:r>
      <w:r>
        <w:t xml:space="preserve"> menjawab saran pada penelitian GNG oleh </w:t>
      </w:r>
      <w:r>
        <w:fldChar w:fldCharType="begin" w:fldLock="1"/>
      </w:r>
      <w:r w:rsidR="00295A68">
        <w:instrText>ADDIN CSL_CITATION {"citationItems":[{"id":"ITEM-1","itemData":{"author":[{"dropping-particle":"","family":"Abidin","given":"Ahmad Zainal","non-dropping-particle":"","parse-names":false,"suffix":""},{"dropping-particle":"","family":"Riza","given":"Lala Septem","non-dropping-particle":"","parse-names":false,"suffix":""},{"dropping-particle":"","family":"Nurdin","given":"Enjang Ali","non-dropping-particle":"","parse-names":false,"suffix":""}],"id":"ITEM-1","issued":{"date-parts":[["2018"]]},"title":"Pengembangan Sistem Data-To-Text ( D2T ) untuk Membangkitkan Berita pada Data Streaming","type":"article-journal"},"uris":["http://www.mendeley.com/documents/?uuid=3fab31e0-53c6-41d9-a134-ab41ebdd69ee"]}],"mendeley":{"formattedCitation":"(Abidin et al., 2018)","plainTextFormattedCitation":"(Abidin et al., 2018)","previouslyFormattedCitation":"(Abidin et al., 2018)"},"properties":{"noteIndex":0},"schema":"https://github.com/citation-style-language/schema/raw/master/csl-citation.json"}</w:instrText>
      </w:r>
      <w:r>
        <w:fldChar w:fldCharType="separate"/>
      </w:r>
      <w:r w:rsidRPr="00295A68">
        <w:rPr>
          <w:noProof/>
        </w:rPr>
        <w:t>(Abidin et al., 2018)</w:t>
      </w:r>
      <w:r>
        <w:fldChar w:fldCharType="end"/>
      </w:r>
      <w:r>
        <w:t xml:space="preserve"> sebelumnya,dimana pada penelitian ini dikembangkan proses untuk menampilkan pesan korelasi antar parameter</w:t>
      </w:r>
    </w:p>
    <w:p w:rsidR="0005776B" w:rsidRPr="00CA48B0" w:rsidRDefault="0005776B" w:rsidP="00295A68">
      <w:pPr>
        <w:numPr>
          <w:ilvl w:val="0"/>
          <w:numId w:val="43"/>
        </w:numPr>
        <w:rPr>
          <w:lang w:val="id-ID"/>
        </w:rPr>
      </w:pPr>
      <w:r w:rsidRPr="00CA48B0">
        <w:rPr>
          <w:lang w:val="id-ID"/>
        </w:rPr>
        <w:t xml:space="preserve">Kesimpulan dari keseluruhan hasil eksperimen yang dilakukan, keluaran dari sistem terbukti merepresentasikan data yang diberikan. Penelitian ini memeroleh nilai rata-rata keseluruhan </w:t>
      </w:r>
      <w:r>
        <w:t xml:space="preserve">72.31 </w:t>
      </w:r>
      <w:r w:rsidRPr="00CA48B0">
        <w:rPr>
          <w:lang w:val="id-ID"/>
        </w:rPr>
        <w:t xml:space="preserve">pada aspek </w:t>
      </w:r>
      <w:r w:rsidRPr="00CA48B0">
        <w:rPr>
          <w:i/>
          <w:lang w:val="id-ID"/>
        </w:rPr>
        <w:t>Readability</w:t>
      </w:r>
      <w:r w:rsidRPr="00CA48B0">
        <w:rPr>
          <w:lang w:val="id-ID"/>
        </w:rPr>
        <w:t xml:space="preserve"> yang artinya keluaran dari sistem ini tergolong dalam kategori </w:t>
      </w:r>
      <w:r w:rsidRPr="00CA48B0">
        <w:rPr>
          <w:i/>
          <w:iCs/>
        </w:rPr>
        <w:t xml:space="preserve">plain english </w:t>
      </w:r>
      <w:r w:rsidRPr="00CA48B0">
        <w:t>yang berarti</w:t>
      </w:r>
      <w:r w:rsidRPr="00CA48B0">
        <w:rPr>
          <w:i/>
          <w:iCs/>
        </w:rPr>
        <w:t xml:space="preserve"> </w:t>
      </w:r>
      <w:r w:rsidRPr="00CA48B0">
        <w:rPr>
          <w:lang w:val="id-ID"/>
        </w:rPr>
        <w:t xml:space="preserve">dapat dipahami </w:t>
      </w:r>
      <w:r>
        <w:t>oleh anak usia remaja sekalipun</w:t>
      </w:r>
      <w:r w:rsidRPr="00CA48B0">
        <w:rPr>
          <w:lang w:val="id-ID"/>
        </w:rPr>
        <w:t>.</w:t>
      </w:r>
      <w:r>
        <w:t xml:space="preserve"> Sehingga hal ini menjawab masalah pada latar belakan dimana sistem ini mampu menghasilkan teks keluaran yang mudah dipahami untuk berbagai input data.</w:t>
      </w:r>
      <w:r w:rsidRPr="00CA48B0">
        <w:rPr>
          <w:lang w:val="id-ID"/>
        </w:rPr>
        <w:t xml:space="preserve"> Sedangkan pada aspek </w:t>
      </w:r>
      <w:r w:rsidRPr="00CA48B0">
        <w:rPr>
          <w:i/>
          <w:lang w:val="id-ID"/>
        </w:rPr>
        <w:t xml:space="preserve">Computation Time </w:t>
      </w:r>
      <w:r w:rsidRPr="00CA48B0">
        <w:rPr>
          <w:lang w:val="id-ID"/>
        </w:rPr>
        <w:t xml:space="preserve">diperoleh rata-rata waktu </w:t>
      </w:r>
      <w:r w:rsidRPr="00CA48B0">
        <w:rPr>
          <w:lang w:val="id-ID"/>
        </w:rPr>
        <w:lastRenderedPageBreak/>
        <w:t xml:space="preserve">komputasi </w:t>
      </w:r>
      <w:r>
        <w:t>2-5</w:t>
      </w:r>
      <w:r w:rsidRPr="00CA48B0">
        <w:rPr>
          <w:lang w:val="id-ID"/>
        </w:rPr>
        <w:t xml:space="preserve"> detik</w:t>
      </w:r>
      <w:r>
        <w:t xml:space="preserve"> untuk data berukulan kecil</w:t>
      </w:r>
      <w:r w:rsidRPr="00CA48B0">
        <w:rPr>
          <w:lang w:val="id-ID"/>
        </w:rPr>
        <w:t>.</w:t>
      </w:r>
      <w:r>
        <w:t xml:space="preserve"> Namun untuk data berukuran lebih dari 18 ribu data proses terjadi lebih lama dengan durasi sekitar 45 detik. </w:t>
      </w:r>
    </w:p>
    <w:p w:rsidR="0005776B" w:rsidRDefault="0005776B" w:rsidP="0005776B">
      <w:pPr>
        <w:rPr>
          <w:lang w:val="id-ID"/>
        </w:rPr>
      </w:pPr>
    </w:p>
    <w:p w:rsidR="0005776B" w:rsidRPr="0005776B" w:rsidRDefault="0005776B" w:rsidP="0005776B">
      <w:pPr>
        <w:pStyle w:val="Heading1"/>
        <w:numPr>
          <w:ilvl w:val="1"/>
          <w:numId w:val="49"/>
        </w:numPr>
        <w:spacing w:before="0" w:after="120"/>
        <w:rPr>
          <w:lang w:val="en-ID"/>
        </w:rPr>
      </w:pPr>
      <w:r>
        <w:rPr>
          <w:lang w:val="en-ID"/>
        </w:rPr>
        <w:t>Kesimpulan</w:t>
      </w:r>
    </w:p>
    <w:p w:rsidR="0005776B" w:rsidRPr="007D47FB" w:rsidRDefault="0005776B" w:rsidP="0005776B">
      <w:pPr>
        <w:ind w:firstLine="720"/>
        <w:rPr>
          <w:lang w:val="en-ID"/>
        </w:rPr>
      </w:pPr>
      <w:r w:rsidRPr="007D47FB">
        <w:rPr>
          <w:lang w:val="en-ID"/>
        </w:rPr>
        <w:t>Berikut merupakan saran pada penelitian ini untuk pengembangan lebih lanjut:</w:t>
      </w:r>
    </w:p>
    <w:p w:rsidR="0005776B" w:rsidRPr="007D47FB" w:rsidRDefault="0005776B" w:rsidP="0005776B">
      <w:pPr>
        <w:numPr>
          <w:ilvl w:val="0"/>
          <w:numId w:val="44"/>
        </w:numPr>
        <w:spacing w:after="120"/>
        <w:rPr>
          <w:lang w:val="en-ID"/>
        </w:rPr>
      </w:pPr>
      <w:r w:rsidRPr="007D47FB">
        <w:rPr>
          <w:lang w:val="id-ID"/>
        </w:rPr>
        <w:t xml:space="preserve">Pengembangan </w:t>
      </w:r>
      <w:r w:rsidRPr="007D47FB">
        <w:rPr>
          <w:i/>
          <w:lang w:val="id-ID"/>
        </w:rPr>
        <w:t>corpus</w:t>
      </w:r>
      <w:r w:rsidRPr="007D47FB">
        <w:rPr>
          <w:lang w:val="id-ID"/>
        </w:rPr>
        <w:t xml:space="preserve"> untuk kasus umum, atau menambahkan </w:t>
      </w:r>
      <w:r w:rsidRPr="007D47FB">
        <w:rPr>
          <w:i/>
          <w:lang w:val="id-ID"/>
        </w:rPr>
        <w:t>corpus-corpus</w:t>
      </w:r>
      <w:r w:rsidRPr="007D47FB">
        <w:rPr>
          <w:lang w:val="id-ID"/>
        </w:rPr>
        <w:t xml:space="preserve"> untuk kasus khusus, seperti pada </w:t>
      </w:r>
      <w:r w:rsidRPr="007D47FB">
        <w:rPr>
          <w:i/>
          <w:lang w:val="id-ID"/>
        </w:rPr>
        <w:t xml:space="preserve">Data Interpretation </w:t>
      </w:r>
      <w:r w:rsidRPr="007D47FB">
        <w:rPr>
          <w:lang w:val="id-ID"/>
        </w:rPr>
        <w:t xml:space="preserve">sehingga dapat meningkatkan nilai </w:t>
      </w:r>
      <w:r w:rsidRPr="007D47FB">
        <w:rPr>
          <w:i/>
          <w:lang w:val="id-ID"/>
        </w:rPr>
        <w:t>Readability</w:t>
      </w:r>
      <w:r w:rsidRPr="007D47FB">
        <w:rPr>
          <w:lang w:val="id-ID"/>
        </w:rPr>
        <w:t>.</w:t>
      </w:r>
    </w:p>
    <w:p w:rsidR="0005776B" w:rsidRPr="00E02C69" w:rsidRDefault="0005776B" w:rsidP="00295A68">
      <w:pPr>
        <w:numPr>
          <w:ilvl w:val="0"/>
          <w:numId w:val="44"/>
        </w:numPr>
        <w:spacing w:after="120"/>
        <w:rPr>
          <w:lang w:val="en-ID"/>
        </w:rPr>
      </w:pPr>
      <w:r w:rsidRPr="007D47FB">
        <w:rPr>
          <w:lang w:val="id-ID"/>
        </w:rPr>
        <w:t xml:space="preserve">Menggunakan algoritma lain untuk </w:t>
      </w:r>
      <w:r>
        <w:t xml:space="preserve">dalam proses </w:t>
      </w:r>
      <w:r>
        <w:rPr>
          <w:i/>
          <w:iCs/>
        </w:rPr>
        <w:t>Content Determination</w:t>
      </w:r>
      <w:r>
        <w:t xml:space="preserve"> sehingga hasil keluaran yang dihasilkan lebih variatif</w:t>
      </w:r>
      <w:r w:rsidR="00295A68">
        <w:t xml:space="preserve"> seperti </w:t>
      </w:r>
      <w:r w:rsidR="00295A68" w:rsidRPr="00295A68">
        <w:rPr>
          <w:i/>
          <w:iCs/>
        </w:rPr>
        <w:t>Reinforcement Learning</w:t>
      </w:r>
      <w:r w:rsidR="00295A68">
        <w:t xml:space="preserve"> yang dikembangkan oleh </w:t>
      </w:r>
      <w:r w:rsidR="00295A68">
        <w:fldChar w:fldCharType="begin" w:fldLock="1"/>
      </w:r>
      <w:r w:rsidR="00295A68">
        <w:instrText>ADDIN CSL_CITATION {"citationItems":[{"id":"ITEM-1","itemData":{"author":[{"dropping-particle":"","family":"Gkatzia","given":"Dimitra","non-dropping-particle":"","parse-names":false,"suffix":""},{"dropping-particle":"","family":"Hastie","given":"Helen","non-dropping-particle":"","parse-names":false,"suffix":""},{"dropping-particle":"","family":"Janarthanam","given":"Srinivasan","non-dropping-particle":"","parse-names":false,"suffix":""},{"dropping-particle":"","family":"Lemon","given":"Oliver","non-dropping-particle":"","parse-names":false,"suffix":""}],"id":"ITEM-1","issued":{"date-parts":[["2013"]]},"page":"115-124","title":"Generating student feedback from time-series data using Reinforcement Learning","type":"article-journal"},"uris":["http://www.mendeley.com/documents/?uuid=bae699e8-a6bb-428b-8320-a33f7054a5d0"]}],"mendeley":{"formattedCitation":"(Gkatzia et al., 2013)","plainTextFormattedCitation":"(Gkatzia et al., 2013)"},"properties":{"noteIndex":0},"schema":"https://github.com/citation-style-language/schema/raw/master/csl-citation.json"}</w:instrText>
      </w:r>
      <w:r w:rsidR="00295A68">
        <w:fldChar w:fldCharType="separate"/>
      </w:r>
      <w:r w:rsidR="00295A68" w:rsidRPr="00295A68">
        <w:rPr>
          <w:noProof/>
        </w:rPr>
        <w:t>(Gkatzia et al., 2013)</w:t>
      </w:r>
      <w:r w:rsidR="00295A68">
        <w:fldChar w:fldCharType="end"/>
      </w:r>
      <w:r>
        <w:t>.</w:t>
      </w:r>
    </w:p>
    <w:p w:rsidR="0005776B" w:rsidRPr="007D47FB" w:rsidRDefault="0005776B" w:rsidP="0005776B">
      <w:pPr>
        <w:numPr>
          <w:ilvl w:val="0"/>
          <w:numId w:val="44"/>
        </w:numPr>
        <w:spacing w:after="120"/>
        <w:rPr>
          <w:lang w:val="en-ID"/>
        </w:rPr>
      </w:pPr>
      <w:r>
        <w:t>Menggunakan algoritma lain untuk prediksi</w:t>
      </w:r>
      <w:r w:rsidR="00295A68">
        <w:t xml:space="preserve"> dan analisis</w:t>
      </w:r>
      <w:r>
        <w:t xml:space="preserve"> data dengan </w:t>
      </w:r>
      <w:r>
        <w:rPr>
          <w:i/>
          <w:iCs/>
        </w:rPr>
        <w:t>tipe categorical</w:t>
      </w:r>
      <w:r>
        <w:t>.</w:t>
      </w:r>
    </w:p>
    <w:p w:rsidR="0005776B" w:rsidRPr="007D47FB" w:rsidRDefault="0005776B" w:rsidP="0005776B">
      <w:pPr>
        <w:rPr>
          <w:lang w:val="en-ID"/>
        </w:rPr>
      </w:pPr>
    </w:p>
    <w:p w:rsidR="005B0887" w:rsidRPr="0005776B" w:rsidRDefault="005B0887" w:rsidP="0005776B">
      <w:pPr>
        <w:rPr>
          <w:lang w:val="en-ID"/>
        </w:rPr>
      </w:pPr>
    </w:p>
    <w:sectPr w:rsidR="005B0887" w:rsidRPr="0005776B" w:rsidSect="006A2F4A">
      <w:pgSz w:w="12240" w:h="15840"/>
      <w:pgMar w:top="1701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61CD9" w:rsidRDefault="00061CD9" w:rsidP="00AB0D84">
      <w:pPr>
        <w:spacing w:line="240" w:lineRule="auto"/>
      </w:pPr>
      <w:r>
        <w:separator/>
      </w:r>
    </w:p>
  </w:endnote>
  <w:endnote w:type="continuationSeparator" w:id="0">
    <w:p w:rsidR="00061CD9" w:rsidRDefault="00061CD9" w:rsidP="00AB0D8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0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61CD9" w:rsidRDefault="00061CD9" w:rsidP="00AB0D84">
      <w:pPr>
        <w:spacing w:line="240" w:lineRule="auto"/>
      </w:pPr>
      <w:r>
        <w:separator/>
      </w:r>
    </w:p>
  </w:footnote>
  <w:footnote w:type="continuationSeparator" w:id="0">
    <w:p w:rsidR="00061CD9" w:rsidRDefault="00061CD9" w:rsidP="00AB0D8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096431"/>
    <w:multiLevelType w:val="hybridMultilevel"/>
    <w:tmpl w:val="2200A9CA"/>
    <w:lvl w:ilvl="0" w:tplc="E990F88E">
      <w:start w:val="1"/>
      <w:numFmt w:val="decimal"/>
      <w:lvlText w:val="%1."/>
      <w:lvlJc w:val="left"/>
      <w:pPr>
        <w:ind w:left="927" w:hanging="360"/>
      </w:pPr>
      <w:rPr>
        <w:color w:val="000000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>
      <w:start w:val="1"/>
      <w:numFmt w:val="decimal"/>
      <w:lvlText w:val="%4."/>
      <w:lvlJc w:val="left"/>
      <w:pPr>
        <w:ind w:left="3087" w:hanging="360"/>
      </w:pPr>
    </w:lvl>
    <w:lvl w:ilvl="4" w:tplc="04090019">
      <w:start w:val="1"/>
      <w:numFmt w:val="lowerLetter"/>
      <w:lvlText w:val="%5."/>
      <w:lvlJc w:val="left"/>
      <w:pPr>
        <w:ind w:left="3807" w:hanging="360"/>
      </w:pPr>
    </w:lvl>
    <w:lvl w:ilvl="5" w:tplc="0409001B">
      <w:start w:val="1"/>
      <w:numFmt w:val="lowerRoman"/>
      <w:lvlText w:val="%6."/>
      <w:lvlJc w:val="right"/>
      <w:pPr>
        <w:ind w:left="4527" w:hanging="180"/>
      </w:pPr>
    </w:lvl>
    <w:lvl w:ilvl="6" w:tplc="0409000F">
      <w:start w:val="1"/>
      <w:numFmt w:val="decimal"/>
      <w:lvlText w:val="%7."/>
      <w:lvlJc w:val="left"/>
      <w:pPr>
        <w:ind w:left="5247" w:hanging="360"/>
      </w:pPr>
    </w:lvl>
    <w:lvl w:ilvl="7" w:tplc="04090019">
      <w:start w:val="1"/>
      <w:numFmt w:val="lowerLetter"/>
      <w:lvlText w:val="%8."/>
      <w:lvlJc w:val="left"/>
      <w:pPr>
        <w:ind w:left="5967" w:hanging="360"/>
      </w:pPr>
    </w:lvl>
    <w:lvl w:ilvl="8" w:tplc="0409001B">
      <w:start w:val="1"/>
      <w:numFmt w:val="lowerRoman"/>
      <w:lvlText w:val="%9."/>
      <w:lvlJc w:val="right"/>
      <w:pPr>
        <w:ind w:left="6687" w:hanging="180"/>
      </w:pPr>
    </w:lvl>
  </w:abstractNum>
  <w:abstractNum w:abstractNumId="1" w15:restartNumberingAfterBreak="0">
    <w:nsid w:val="015F58E0"/>
    <w:multiLevelType w:val="hybridMultilevel"/>
    <w:tmpl w:val="C6A4256E"/>
    <w:lvl w:ilvl="0" w:tplc="2E084774">
      <w:start w:val="4"/>
      <w:numFmt w:val="bullet"/>
      <w:lvlText w:val="-"/>
      <w:lvlJc w:val="left"/>
      <w:pPr>
        <w:ind w:left="107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2" w15:restartNumberingAfterBreak="0">
    <w:nsid w:val="0C36209D"/>
    <w:multiLevelType w:val="hybridMultilevel"/>
    <w:tmpl w:val="BE787BCC"/>
    <w:lvl w:ilvl="0" w:tplc="BF023246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51627B2"/>
    <w:multiLevelType w:val="multilevel"/>
    <w:tmpl w:val="FAC2A02C"/>
    <w:lvl w:ilvl="0">
      <w:start w:val="1"/>
      <w:numFmt w:val="decimal"/>
      <w:lvlText w:val="%1."/>
      <w:lvlJc w:val="left"/>
      <w:pPr>
        <w:ind w:left="1778" w:hanging="360"/>
      </w:pPr>
    </w:lvl>
    <w:lvl w:ilvl="1">
      <w:start w:val="1"/>
      <w:numFmt w:val="decimal"/>
      <w:isLgl/>
      <w:lvlText w:val="%1.%2"/>
      <w:lvlJc w:val="left"/>
      <w:pPr>
        <w:ind w:left="1778" w:hanging="360"/>
      </w:pPr>
    </w:lvl>
    <w:lvl w:ilvl="2">
      <w:start w:val="1"/>
      <w:numFmt w:val="decimal"/>
      <w:isLgl/>
      <w:lvlText w:val="%1.%2.%3"/>
      <w:lvlJc w:val="left"/>
      <w:pPr>
        <w:ind w:left="2138" w:hanging="720"/>
      </w:pPr>
    </w:lvl>
    <w:lvl w:ilvl="3">
      <w:start w:val="1"/>
      <w:numFmt w:val="decimal"/>
      <w:isLgl/>
      <w:lvlText w:val="4.2.5.%4"/>
      <w:lvlJc w:val="left"/>
      <w:pPr>
        <w:ind w:left="2138" w:hanging="720"/>
      </w:pPr>
      <w:rPr>
        <w:i w:val="0"/>
      </w:rPr>
    </w:lvl>
    <w:lvl w:ilvl="4">
      <w:start w:val="1"/>
      <w:numFmt w:val="decimal"/>
      <w:isLgl/>
      <w:lvlText w:val="%1.%2.%3.%4.%5"/>
      <w:lvlJc w:val="left"/>
      <w:pPr>
        <w:ind w:left="2498" w:hanging="1080"/>
      </w:pPr>
    </w:lvl>
    <w:lvl w:ilvl="5">
      <w:start w:val="1"/>
      <w:numFmt w:val="decimal"/>
      <w:isLgl/>
      <w:lvlText w:val="%1.%2.%3.%4.%5.%6"/>
      <w:lvlJc w:val="left"/>
      <w:pPr>
        <w:ind w:left="2498" w:hanging="1080"/>
      </w:pPr>
    </w:lvl>
    <w:lvl w:ilvl="6">
      <w:start w:val="1"/>
      <w:numFmt w:val="decimal"/>
      <w:isLgl/>
      <w:lvlText w:val="%1.%2.%3.%4.%5.%6.%7"/>
      <w:lvlJc w:val="left"/>
      <w:pPr>
        <w:ind w:left="2858" w:hanging="1440"/>
      </w:pPr>
    </w:lvl>
    <w:lvl w:ilvl="7">
      <w:start w:val="1"/>
      <w:numFmt w:val="decimal"/>
      <w:isLgl/>
      <w:lvlText w:val="%1.%2.%3.%4.%5.%6.%7.%8"/>
      <w:lvlJc w:val="left"/>
      <w:pPr>
        <w:ind w:left="2858" w:hanging="1440"/>
      </w:pPr>
    </w:lvl>
    <w:lvl w:ilvl="8">
      <w:start w:val="1"/>
      <w:numFmt w:val="decimal"/>
      <w:isLgl/>
      <w:lvlText w:val="%1.%2.%3.%4.%5.%6.%7.%8.%9"/>
      <w:lvlJc w:val="left"/>
      <w:pPr>
        <w:ind w:left="3218" w:hanging="1800"/>
      </w:pPr>
    </w:lvl>
  </w:abstractNum>
  <w:abstractNum w:abstractNumId="4" w15:restartNumberingAfterBreak="0">
    <w:nsid w:val="15D128C6"/>
    <w:multiLevelType w:val="hybridMultilevel"/>
    <w:tmpl w:val="5CB2A5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8F93580"/>
    <w:multiLevelType w:val="multilevel"/>
    <w:tmpl w:val="45460AD8"/>
    <w:lvl w:ilvl="0">
      <w:start w:val="4"/>
      <w:numFmt w:val="decimal"/>
      <w:lvlText w:val="%1."/>
      <w:lvlJc w:val="left"/>
      <w:pPr>
        <w:ind w:left="21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2280" w:hanging="480"/>
      </w:pPr>
      <w:rPr>
        <w:rFonts w:hint="default"/>
      </w:rPr>
    </w:lvl>
    <w:lvl w:ilvl="2">
      <w:start w:val="4"/>
      <w:numFmt w:val="decimal"/>
      <w:isLgl/>
      <w:lvlText w:val="4.%2.5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6" w15:restartNumberingAfterBreak="0">
    <w:nsid w:val="1ECB1434"/>
    <w:multiLevelType w:val="hybridMultilevel"/>
    <w:tmpl w:val="9556A192"/>
    <w:lvl w:ilvl="0" w:tplc="1BB68D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F7F7AEF"/>
    <w:multiLevelType w:val="multilevel"/>
    <w:tmpl w:val="D1FA19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  <w:b w:val="0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FE83D1C"/>
    <w:multiLevelType w:val="hybridMultilevel"/>
    <w:tmpl w:val="EF4CF1EC"/>
    <w:lvl w:ilvl="0" w:tplc="BEB49FDE">
      <w:start w:val="1"/>
      <w:numFmt w:val="lowerLetter"/>
      <w:lvlText w:val="%1."/>
      <w:lvlJc w:val="left"/>
      <w:pPr>
        <w:ind w:left="360" w:firstLine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9" w15:restartNumberingAfterBreak="0">
    <w:nsid w:val="20341DAD"/>
    <w:multiLevelType w:val="hybridMultilevel"/>
    <w:tmpl w:val="08201992"/>
    <w:lvl w:ilvl="0" w:tplc="1B38A8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D343AF0">
      <w:start w:val="1"/>
      <w:numFmt w:val="lowerLetter"/>
      <w:lvlText w:val="%2."/>
      <w:lvlJc w:val="left"/>
      <w:pPr>
        <w:ind w:left="1080" w:hanging="360"/>
      </w:pPr>
      <w:rPr>
        <w:rFonts w:hint="default"/>
        <w:b/>
        <w:bCs/>
      </w:rPr>
    </w:lvl>
    <w:lvl w:ilvl="2" w:tplc="0409001B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0" w15:restartNumberingAfterBreak="0">
    <w:nsid w:val="22E31475"/>
    <w:multiLevelType w:val="hybridMultilevel"/>
    <w:tmpl w:val="026C663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E084774">
      <w:start w:val="4"/>
      <w:numFmt w:val="bullet"/>
      <w:lvlText w:val="-"/>
      <w:lvlJc w:val="left"/>
      <w:pPr>
        <w:ind w:left="1212" w:hanging="360"/>
      </w:pPr>
      <w:rPr>
        <w:rFonts w:ascii="Times New Roman" w:eastAsiaTheme="minorHAnsi" w:hAnsi="Times New Roman" w:cs="Times New Roman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31A6088"/>
    <w:multiLevelType w:val="multilevel"/>
    <w:tmpl w:val="2876AD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360"/>
      </w:pPr>
      <w:rPr>
        <w:b w:val="0"/>
      </w:rPr>
    </w:lvl>
    <w:lvl w:ilvl="3">
      <w:start w:val="1"/>
      <w:numFmt w:val="decimal"/>
      <w:lvlText w:val="%4."/>
      <w:lvlJc w:val="left"/>
      <w:pPr>
        <w:ind w:left="786" w:hanging="360"/>
      </w:pPr>
      <w:rPr>
        <w:b w:val="0"/>
        <w:bCs/>
        <w:i w:val="0"/>
        <w:iCs w:val="0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24980D8B"/>
    <w:multiLevelType w:val="hybridMultilevel"/>
    <w:tmpl w:val="8500E44E"/>
    <w:lvl w:ilvl="0" w:tplc="2E084774">
      <w:start w:val="4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25480577"/>
    <w:multiLevelType w:val="hybridMultilevel"/>
    <w:tmpl w:val="B762E3BE"/>
    <w:lvl w:ilvl="0" w:tplc="1458B152">
      <w:start w:val="1"/>
      <w:numFmt w:val="decimal"/>
      <w:lvlText w:val="5.%1.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61B181F"/>
    <w:multiLevelType w:val="hybridMultilevel"/>
    <w:tmpl w:val="4E50BA06"/>
    <w:lvl w:ilvl="0" w:tplc="F9AE47C8">
      <w:start w:val="1"/>
      <w:numFmt w:val="decimal"/>
      <w:lvlText w:val="4.3.3.%1.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928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82F4BCE"/>
    <w:multiLevelType w:val="hybridMultilevel"/>
    <w:tmpl w:val="39C82BA4"/>
    <w:lvl w:ilvl="0" w:tplc="BBA06C9C">
      <w:start w:val="1"/>
      <w:numFmt w:val="decimal"/>
      <w:lvlText w:val="%1."/>
      <w:lvlJc w:val="left"/>
      <w:pPr>
        <w:ind w:left="927" w:hanging="360"/>
      </w:p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>
      <w:start w:val="1"/>
      <w:numFmt w:val="decimal"/>
      <w:lvlText w:val="%4."/>
      <w:lvlJc w:val="left"/>
      <w:pPr>
        <w:ind w:left="3087" w:hanging="360"/>
      </w:pPr>
    </w:lvl>
    <w:lvl w:ilvl="4" w:tplc="04090019">
      <w:start w:val="1"/>
      <w:numFmt w:val="lowerLetter"/>
      <w:lvlText w:val="%5."/>
      <w:lvlJc w:val="left"/>
      <w:pPr>
        <w:ind w:left="3807" w:hanging="360"/>
      </w:pPr>
    </w:lvl>
    <w:lvl w:ilvl="5" w:tplc="0409001B">
      <w:start w:val="1"/>
      <w:numFmt w:val="lowerRoman"/>
      <w:lvlText w:val="%6."/>
      <w:lvlJc w:val="right"/>
      <w:pPr>
        <w:ind w:left="4527" w:hanging="180"/>
      </w:pPr>
    </w:lvl>
    <w:lvl w:ilvl="6" w:tplc="0409000F">
      <w:start w:val="1"/>
      <w:numFmt w:val="decimal"/>
      <w:lvlText w:val="%7."/>
      <w:lvlJc w:val="left"/>
      <w:pPr>
        <w:ind w:left="5247" w:hanging="360"/>
      </w:pPr>
    </w:lvl>
    <w:lvl w:ilvl="7" w:tplc="04090019">
      <w:start w:val="1"/>
      <w:numFmt w:val="lowerLetter"/>
      <w:lvlText w:val="%8."/>
      <w:lvlJc w:val="left"/>
      <w:pPr>
        <w:ind w:left="5967" w:hanging="360"/>
      </w:pPr>
    </w:lvl>
    <w:lvl w:ilvl="8" w:tplc="0409001B">
      <w:start w:val="1"/>
      <w:numFmt w:val="lowerRoman"/>
      <w:lvlText w:val="%9."/>
      <w:lvlJc w:val="right"/>
      <w:pPr>
        <w:ind w:left="6687" w:hanging="180"/>
      </w:pPr>
    </w:lvl>
  </w:abstractNum>
  <w:abstractNum w:abstractNumId="16" w15:restartNumberingAfterBreak="0">
    <w:nsid w:val="2A3D1E47"/>
    <w:multiLevelType w:val="multilevel"/>
    <w:tmpl w:val="888CEAD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2B59290C"/>
    <w:multiLevelType w:val="hybridMultilevel"/>
    <w:tmpl w:val="B9AEBACE"/>
    <w:lvl w:ilvl="0" w:tplc="9ADC76D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2CE76092"/>
    <w:multiLevelType w:val="hybridMultilevel"/>
    <w:tmpl w:val="2848A228"/>
    <w:lvl w:ilvl="0" w:tplc="F1423498">
      <w:start w:val="1"/>
      <w:numFmt w:val="decimal"/>
      <w:suff w:val="space"/>
      <w:lvlText w:val="4.7.3.%1."/>
      <w:lvlJc w:val="left"/>
      <w:pPr>
        <w:ind w:left="-710" w:firstLine="71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0" w:hanging="360"/>
      </w:pPr>
    </w:lvl>
    <w:lvl w:ilvl="2" w:tplc="0409001B" w:tentative="1">
      <w:start w:val="1"/>
      <w:numFmt w:val="lowerRoman"/>
      <w:lvlText w:val="%3."/>
      <w:lvlJc w:val="right"/>
      <w:pPr>
        <w:ind w:left="740" w:hanging="180"/>
      </w:pPr>
    </w:lvl>
    <w:lvl w:ilvl="3" w:tplc="0409000F" w:tentative="1">
      <w:start w:val="1"/>
      <w:numFmt w:val="decimal"/>
      <w:lvlText w:val="%4."/>
      <w:lvlJc w:val="left"/>
      <w:pPr>
        <w:ind w:left="1460" w:hanging="360"/>
      </w:pPr>
    </w:lvl>
    <w:lvl w:ilvl="4" w:tplc="04090019" w:tentative="1">
      <w:start w:val="1"/>
      <w:numFmt w:val="lowerLetter"/>
      <w:lvlText w:val="%5."/>
      <w:lvlJc w:val="left"/>
      <w:pPr>
        <w:ind w:left="2180" w:hanging="360"/>
      </w:pPr>
    </w:lvl>
    <w:lvl w:ilvl="5" w:tplc="0409001B" w:tentative="1">
      <w:start w:val="1"/>
      <w:numFmt w:val="lowerRoman"/>
      <w:lvlText w:val="%6."/>
      <w:lvlJc w:val="right"/>
      <w:pPr>
        <w:ind w:left="2900" w:hanging="180"/>
      </w:pPr>
    </w:lvl>
    <w:lvl w:ilvl="6" w:tplc="0409000F" w:tentative="1">
      <w:start w:val="1"/>
      <w:numFmt w:val="decimal"/>
      <w:lvlText w:val="%7."/>
      <w:lvlJc w:val="left"/>
      <w:pPr>
        <w:ind w:left="3620" w:hanging="360"/>
      </w:pPr>
    </w:lvl>
    <w:lvl w:ilvl="7" w:tplc="04090019" w:tentative="1">
      <w:start w:val="1"/>
      <w:numFmt w:val="lowerLetter"/>
      <w:lvlText w:val="%8."/>
      <w:lvlJc w:val="left"/>
      <w:pPr>
        <w:ind w:left="4340" w:hanging="360"/>
      </w:pPr>
    </w:lvl>
    <w:lvl w:ilvl="8" w:tplc="0409001B" w:tentative="1">
      <w:start w:val="1"/>
      <w:numFmt w:val="lowerRoman"/>
      <w:lvlText w:val="%9."/>
      <w:lvlJc w:val="right"/>
      <w:pPr>
        <w:ind w:left="5060" w:hanging="180"/>
      </w:pPr>
    </w:lvl>
  </w:abstractNum>
  <w:abstractNum w:abstractNumId="19" w15:restartNumberingAfterBreak="0">
    <w:nsid w:val="398C604B"/>
    <w:multiLevelType w:val="multilevel"/>
    <w:tmpl w:val="6CB27442"/>
    <w:lvl w:ilvl="0">
      <w:start w:val="1"/>
      <w:numFmt w:val="decimal"/>
      <w:lvlText w:val="%1."/>
      <w:lvlJc w:val="left"/>
      <w:pPr>
        <w:ind w:left="2061" w:hanging="360"/>
      </w:pPr>
      <w:rPr>
        <w:rFonts w:hint="default"/>
        <w:color w:val="000000" w:themeColor="text1"/>
      </w:rPr>
    </w:lvl>
    <w:lvl w:ilvl="1">
      <w:start w:val="7"/>
      <w:numFmt w:val="decimal"/>
      <w:isLgl/>
      <w:lvlText w:val="%1.%2."/>
      <w:lvlJc w:val="left"/>
      <w:pPr>
        <w:ind w:left="2241" w:hanging="540"/>
      </w:pPr>
      <w:rPr>
        <w:rFonts w:cstheme="majorBidi" w:hint="default"/>
        <w:color w:val="auto"/>
      </w:rPr>
    </w:lvl>
    <w:lvl w:ilvl="2">
      <w:start w:val="1"/>
      <w:numFmt w:val="decimal"/>
      <w:lvlText w:val="4.7.%3."/>
      <w:lvlJc w:val="left"/>
      <w:pPr>
        <w:ind w:left="2421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."/>
      <w:lvlJc w:val="left"/>
      <w:pPr>
        <w:ind w:left="2421" w:hanging="720"/>
      </w:pPr>
      <w:rPr>
        <w:rFonts w:cstheme="majorBidi" w:hint="default"/>
        <w:color w:val="auto"/>
      </w:rPr>
    </w:lvl>
    <w:lvl w:ilvl="4">
      <w:start w:val="1"/>
      <w:numFmt w:val="decimal"/>
      <w:isLgl/>
      <w:lvlText w:val="%1.%2.%3.%4.%5."/>
      <w:lvlJc w:val="left"/>
      <w:pPr>
        <w:ind w:left="2781" w:hanging="1080"/>
      </w:pPr>
      <w:rPr>
        <w:rFonts w:cstheme="majorBidi" w:hint="default"/>
        <w:color w:val="auto"/>
      </w:rPr>
    </w:lvl>
    <w:lvl w:ilvl="5">
      <w:start w:val="1"/>
      <w:numFmt w:val="decimal"/>
      <w:isLgl/>
      <w:lvlText w:val="%1.%2.%3.%4.%5.%6."/>
      <w:lvlJc w:val="left"/>
      <w:pPr>
        <w:ind w:left="2781" w:hanging="1080"/>
      </w:pPr>
      <w:rPr>
        <w:rFonts w:cstheme="majorBidi" w:hint="default"/>
        <w:color w:val="auto"/>
      </w:rPr>
    </w:lvl>
    <w:lvl w:ilvl="6">
      <w:start w:val="1"/>
      <w:numFmt w:val="decimal"/>
      <w:isLgl/>
      <w:lvlText w:val="%1.%2.%3.%4.%5.%6.%7."/>
      <w:lvlJc w:val="left"/>
      <w:pPr>
        <w:ind w:left="3141" w:hanging="1440"/>
      </w:pPr>
      <w:rPr>
        <w:rFonts w:cstheme="majorBidi" w:hint="default"/>
        <w:color w:val="auto"/>
      </w:rPr>
    </w:lvl>
    <w:lvl w:ilvl="7">
      <w:start w:val="1"/>
      <w:numFmt w:val="decimal"/>
      <w:isLgl/>
      <w:lvlText w:val="%1.%2.%3.%4.%5.%6.%7.%8."/>
      <w:lvlJc w:val="left"/>
      <w:pPr>
        <w:ind w:left="3141" w:hanging="1440"/>
      </w:pPr>
      <w:rPr>
        <w:rFonts w:cstheme="majorBidi" w:hint="default"/>
        <w:color w:val="auto"/>
      </w:rPr>
    </w:lvl>
    <w:lvl w:ilvl="8">
      <w:start w:val="1"/>
      <w:numFmt w:val="decimal"/>
      <w:isLgl/>
      <w:lvlText w:val="%1.%2.%3.%4.%5.%6.%7.%8.%9."/>
      <w:lvlJc w:val="left"/>
      <w:pPr>
        <w:ind w:left="3501" w:hanging="1800"/>
      </w:pPr>
      <w:rPr>
        <w:rFonts w:cstheme="majorBidi" w:hint="default"/>
        <w:color w:val="auto"/>
      </w:rPr>
    </w:lvl>
  </w:abstractNum>
  <w:abstractNum w:abstractNumId="20" w15:restartNumberingAfterBreak="0">
    <w:nsid w:val="399001D7"/>
    <w:multiLevelType w:val="multilevel"/>
    <w:tmpl w:val="AE14E83C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88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60" w:hanging="1800"/>
      </w:pPr>
      <w:rPr>
        <w:rFonts w:hint="default"/>
      </w:rPr>
    </w:lvl>
  </w:abstractNum>
  <w:abstractNum w:abstractNumId="21" w15:restartNumberingAfterBreak="0">
    <w:nsid w:val="39F8260B"/>
    <w:multiLevelType w:val="hybridMultilevel"/>
    <w:tmpl w:val="F5B23A90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2" w15:restartNumberingAfterBreak="0">
    <w:nsid w:val="3ECA1D27"/>
    <w:multiLevelType w:val="hybridMultilevel"/>
    <w:tmpl w:val="F5B23A90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3" w15:restartNumberingAfterBreak="0">
    <w:nsid w:val="41C15A6C"/>
    <w:multiLevelType w:val="hybridMultilevel"/>
    <w:tmpl w:val="80A49822"/>
    <w:lvl w:ilvl="0" w:tplc="9094166C">
      <w:start w:val="4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45307F77"/>
    <w:multiLevelType w:val="multilevel"/>
    <w:tmpl w:val="3B4E8F0E"/>
    <w:lvl w:ilvl="0">
      <w:start w:val="1"/>
      <w:numFmt w:val="decimal"/>
      <w:lvlText w:val="%1."/>
      <w:lvlJc w:val="left"/>
      <w:pPr>
        <w:ind w:left="1800" w:hanging="360"/>
      </w:pPr>
      <w:rPr>
        <w:i w:val="0"/>
      </w:rPr>
    </w:lvl>
    <w:lvl w:ilvl="1">
      <w:start w:val="1"/>
      <w:numFmt w:val="decimal"/>
      <w:isLgl/>
      <w:lvlText w:val="5.%2"/>
      <w:lvlJc w:val="left"/>
      <w:pPr>
        <w:ind w:left="360" w:hanging="360"/>
      </w:pPr>
    </w:lvl>
    <w:lvl w:ilvl="2">
      <w:start w:val="1"/>
      <w:numFmt w:val="decimal"/>
      <w:isLgl/>
      <w:lvlText w:val="%1.%2.%3"/>
      <w:lvlJc w:val="left"/>
      <w:pPr>
        <w:ind w:left="2160" w:hanging="720"/>
      </w:pPr>
    </w:lvl>
    <w:lvl w:ilvl="3">
      <w:start w:val="1"/>
      <w:numFmt w:val="decimal"/>
      <w:isLgl/>
      <w:lvlText w:val="%1.%2.%3.%4"/>
      <w:lvlJc w:val="left"/>
      <w:pPr>
        <w:ind w:left="2160" w:hanging="720"/>
      </w:pPr>
    </w:lvl>
    <w:lvl w:ilvl="4">
      <w:start w:val="1"/>
      <w:numFmt w:val="decimal"/>
      <w:isLgl/>
      <w:lvlText w:val="%1.%2.%3.%4.%5"/>
      <w:lvlJc w:val="left"/>
      <w:pPr>
        <w:ind w:left="2520" w:hanging="1080"/>
      </w:pPr>
    </w:lvl>
    <w:lvl w:ilvl="5">
      <w:start w:val="1"/>
      <w:numFmt w:val="decimal"/>
      <w:isLgl/>
      <w:lvlText w:val="%1.%2.%3.%4.%5.%6"/>
      <w:lvlJc w:val="left"/>
      <w:pPr>
        <w:ind w:left="2520" w:hanging="1080"/>
      </w:pPr>
    </w:lvl>
    <w:lvl w:ilvl="6">
      <w:start w:val="1"/>
      <w:numFmt w:val="decimal"/>
      <w:isLgl/>
      <w:lvlText w:val="%1.%2.%3.%4.%5.%6.%7"/>
      <w:lvlJc w:val="left"/>
      <w:pPr>
        <w:ind w:left="2880" w:hanging="1440"/>
      </w:pPr>
    </w:lvl>
    <w:lvl w:ilvl="7">
      <w:start w:val="1"/>
      <w:numFmt w:val="decimal"/>
      <w:isLgl/>
      <w:lvlText w:val="%1.%2.%3.%4.%5.%6.%7.%8"/>
      <w:lvlJc w:val="left"/>
      <w:pPr>
        <w:ind w:left="2880" w:hanging="1440"/>
      </w:p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</w:lvl>
  </w:abstractNum>
  <w:abstractNum w:abstractNumId="25" w15:restartNumberingAfterBreak="0">
    <w:nsid w:val="46F86278"/>
    <w:multiLevelType w:val="hybridMultilevel"/>
    <w:tmpl w:val="A016DA00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6" w15:restartNumberingAfterBreak="0">
    <w:nsid w:val="480948B7"/>
    <w:multiLevelType w:val="multilevel"/>
    <w:tmpl w:val="3E54879A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88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60" w:hanging="720"/>
      </w:pPr>
      <w:rPr>
        <w:rFonts w:hint="default"/>
      </w:rPr>
    </w:lvl>
    <w:lvl w:ilvl="3">
      <w:start w:val="4"/>
      <w:numFmt w:val="decimal"/>
      <w:suff w:val="space"/>
      <w:lvlText w:val="4.7.4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60" w:hanging="1800"/>
      </w:pPr>
      <w:rPr>
        <w:rFonts w:hint="default"/>
      </w:rPr>
    </w:lvl>
  </w:abstractNum>
  <w:abstractNum w:abstractNumId="27" w15:restartNumberingAfterBreak="0">
    <w:nsid w:val="4C6334F5"/>
    <w:multiLevelType w:val="hybridMultilevel"/>
    <w:tmpl w:val="E9C27AC2"/>
    <w:lvl w:ilvl="0" w:tplc="56BE51EA">
      <w:start w:val="1"/>
      <w:numFmt w:val="lowerLetter"/>
      <w:lvlText w:val="%1."/>
      <w:lvlJc w:val="left"/>
      <w:pPr>
        <w:ind w:left="1430" w:hanging="72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2500" w:hanging="360"/>
      </w:pPr>
    </w:lvl>
    <w:lvl w:ilvl="2" w:tplc="0409001B" w:tentative="1">
      <w:start w:val="1"/>
      <w:numFmt w:val="lowerRoman"/>
      <w:lvlText w:val="%3."/>
      <w:lvlJc w:val="right"/>
      <w:pPr>
        <w:ind w:left="3220" w:hanging="180"/>
      </w:pPr>
    </w:lvl>
    <w:lvl w:ilvl="3" w:tplc="0409000F" w:tentative="1">
      <w:start w:val="1"/>
      <w:numFmt w:val="decimal"/>
      <w:lvlText w:val="%4."/>
      <w:lvlJc w:val="left"/>
      <w:pPr>
        <w:ind w:left="3940" w:hanging="360"/>
      </w:pPr>
    </w:lvl>
    <w:lvl w:ilvl="4" w:tplc="04090019" w:tentative="1">
      <w:start w:val="1"/>
      <w:numFmt w:val="lowerLetter"/>
      <w:lvlText w:val="%5."/>
      <w:lvlJc w:val="left"/>
      <w:pPr>
        <w:ind w:left="4660" w:hanging="360"/>
      </w:pPr>
    </w:lvl>
    <w:lvl w:ilvl="5" w:tplc="0409001B" w:tentative="1">
      <w:start w:val="1"/>
      <w:numFmt w:val="lowerRoman"/>
      <w:lvlText w:val="%6."/>
      <w:lvlJc w:val="right"/>
      <w:pPr>
        <w:ind w:left="5380" w:hanging="180"/>
      </w:pPr>
    </w:lvl>
    <w:lvl w:ilvl="6" w:tplc="0409000F" w:tentative="1">
      <w:start w:val="1"/>
      <w:numFmt w:val="decimal"/>
      <w:lvlText w:val="%7."/>
      <w:lvlJc w:val="left"/>
      <w:pPr>
        <w:ind w:left="6100" w:hanging="360"/>
      </w:pPr>
    </w:lvl>
    <w:lvl w:ilvl="7" w:tplc="04090019" w:tentative="1">
      <w:start w:val="1"/>
      <w:numFmt w:val="lowerLetter"/>
      <w:lvlText w:val="%8."/>
      <w:lvlJc w:val="left"/>
      <w:pPr>
        <w:ind w:left="6820" w:hanging="360"/>
      </w:pPr>
    </w:lvl>
    <w:lvl w:ilvl="8" w:tplc="0409001B" w:tentative="1">
      <w:start w:val="1"/>
      <w:numFmt w:val="lowerRoman"/>
      <w:lvlText w:val="%9."/>
      <w:lvlJc w:val="right"/>
      <w:pPr>
        <w:ind w:left="7540" w:hanging="180"/>
      </w:pPr>
    </w:lvl>
  </w:abstractNum>
  <w:abstractNum w:abstractNumId="28" w15:restartNumberingAfterBreak="0">
    <w:nsid w:val="506274A9"/>
    <w:multiLevelType w:val="multilevel"/>
    <w:tmpl w:val="D53A91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9" w15:restartNumberingAfterBreak="0">
    <w:nsid w:val="55A71EA2"/>
    <w:multiLevelType w:val="hybridMultilevel"/>
    <w:tmpl w:val="B69AD6CE"/>
    <w:lvl w:ilvl="0" w:tplc="9FA2946E">
      <w:start w:val="1"/>
      <w:numFmt w:val="decimal"/>
      <w:lvlText w:val="4.1.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56A830A1"/>
    <w:multiLevelType w:val="multilevel"/>
    <w:tmpl w:val="C31A6E8E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58F03CD8"/>
    <w:multiLevelType w:val="multilevel"/>
    <w:tmpl w:val="886E5DC8"/>
    <w:lvl w:ilvl="0">
      <w:start w:val="1"/>
      <w:numFmt w:val="none"/>
      <w:lvlText w:val="2.4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9555F1A"/>
    <w:multiLevelType w:val="hybridMultilevel"/>
    <w:tmpl w:val="CB8E90C8"/>
    <w:lvl w:ilvl="0" w:tplc="01E2B750">
      <w:start w:val="1"/>
      <w:numFmt w:val="decimal"/>
      <w:lvlText w:val="4.2.%1."/>
      <w:lvlJc w:val="left"/>
      <w:pPr>
        <w:ind w:left="36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2363AF"/>
    <w:multiLevelType w:val="hybridMultilevel"/>
    <w:tmpl w:val="FA949A88"/>
    <w:lvl w:ilvl="0" w:tplc="1458B152">
      <w:start w:val="1"/>
      <w:numFmt w:val="decimal"/>
      <w:lvlText w:val="5.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720" w:hanging="360"/>
      </w:pPr>
    </w:lvl>
    <w:lvl w:ilvl="2" w:tplc="0409001B" w:tentative="1">
      <w:start w:val="1"/>
      <w:numFmt w:val="lowerRoman"/>
      <w:lvlText w:val="%3."/>
      <w:lvlJc w:val="right"/>
      <w:pPr>
        <w:ind w:left="1440" w:hanging="180"/>
      </w:pPr>
    </w:lvl>
    <w:lvl w:ilvl="3" w:tplc="0409000F" w:tentative="1">
      <w:start w:val="1"/>
      <w:numFmt w:val="decimal"/>
      <w:lvlText w:val="%4."/>
      <w:lvlJc w:val="left"/>
      <w:pPr>
        <w:ind w:left="2160" w:hanging="360"/>
      </w:pPr>
    </w:lvl>
    <w:lvl w:ilvl="4" w:tplc="04090019" w:tentative="1">
      <w:start w:val="1"/>
      <w:numFmt w:val="lowerLetter"/>
      <w:lvlText w:val="%5."/>
      <w:lvlJc w:val="left"/>
      <w:pPr>
        <w:ind w:left="2880" w:hanging="360"/>
      </w:pPr>
    </w:lvl>
    <w:lvl w:ilvl="5" w:tplc="0409001B" w:tentative="1">
      <w:start w:val="1"/>
      <w:numFmt w:val="lowerRoman"/>
      <w:lvlText w:val="%6."/>
      <w:lvlJc w:val="right"/>
      <w:pPr>
        <w:ind w:left="3600" w:hanging="180"/>
      </w:pPr>
    </w:lvl>
    <w:lvl w:ilvl="6" w:tplc="0409000F" w:tentative="1">
      <w:start w:val="1"/>
      <w:numFmt w:val="decimal"/>
      <w:lvlText w:val="%7."/>
      <w:lvlJc w:val="left"/>
      <w:pPr>
        <w:ind w:left="4320" w:hanging="360"/>
      </w:pPr>
    </w:lvl>
    <w:lvl w:ilvl="7" w:tplc="04090019" w:tentative="1">
      <w:start w:val="1"/>
      <w:numFmt w:val="lowerLetter"/>
      <w:lvlText w:val="%8."/>
      <w:lvlJc w:val="left"/>
      <w:pPr>
        <w:ind w:left="5040" w:hanging="360"/>
      </w:pPr>
    </w:lvl>
    <w:lvl w:ilvl="8" w:tplc="0409001B" w:tentative="1">
      <w:start w:val="1"/>
      <w:numFmt w:val="lowerRoman"/>
      <w:lvlText w:val="%9."/>
      <w:lvlJc w:val="right"/>
      <w:pPr>
        <w:ind w:left="5760" w:hanging="180"/>
      </w:pPr>
    </w:lvl>
  </w:abstractNum>
  <w:abstractNum w:abstractNumId="34" w15:restartNumberingAfterBreak="0">
    <w:nsid w:val="5F4D44C6"/>
    <w:multiLevelType w:val="multilevel"/>
    <w:tmpl w:val="9C586AC6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88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60" w:hanging="720"/>
      </w:pPr>
      <w:rPr>
        <w:rFonts w:hint="default"/>
      </w:rPr>
    </w:lvl>
    <w:lvl w:ilvl="3">
      <w:start w:val="1"/>
      <w:numFmt w:val="decimal"/>
      <w:suff w:val="space"/>
      <w:lvlText w:val="4.7.4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60" w:hanging="1800"/>
      </w:pPr>
      <w:rPr>
        <w:rFonts w:hint="default"/>
      </w:rPr>
    </w:lvl>
  </w:abstractNum>
  <w:abstractNum w:abstractNumId="35" w15:restartNumberingAfterBreak="0">
    <w:nsid w:val="61886441"/>
    <w:multiLevelType w:val="hybridMultilevel"/>
    <w:tmpl w:val="E1C49D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4AB3228"/>
    <w:multiLevelType w:val="hybridMultilevel"/>
    <w:tmpl w:val="F5B23A90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37" w15:restartNumberingAfterBreak="0">
    <w:nsid w:val="654F5EC7"/>
    <w:multiLevelType w:val="multilevel"/>
    <w:tmpl w:val="2876AD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360"/>
      </w:pPr>
      <w:rPr>
        <w:b w:val="0"/>
      </w:rPr>
    </w:lvl>
    <w:lvl w:ilvl="3">
      <w:start w:val="1"/>
      <w:numFmt w:val="decimal"/>
      <w:lvlText w:val="%4."/>
      <w:lvlJc w:val="left"/>
      <w:pPr>
        <w:ind w:left="786" w:hanging="360"/>
      </w:pPr>
      <w:rPr>
        <w:b w:val="0"/>
        <w:bCs/>
        <w:i w:val="0"/>
        <w:iCs w:val="0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8" w15:restartNumberingAfterBreak="0">
    <w:nsid w:val="66005638"/>
    <w:multiLevelType w:val="hybridMultilevel"/>
    <w:tmpl w:val="F80A3FC4"/>
    <w:lvl w:ilvl="0" w:tplc="04090001">
      <w:start w:val="1"/>
      <w:numFmt w:val="bullet"/>
      <w:lvlText w:val=""/>
      <w:lvlJc w:val="left"/>
      <w:pPr>
        <w:ind w:left="10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39" w15:restartNumberingAfterBreak="0">
    <w:nsid w:val="6BC5434F"/>
    <w:multiLevelType w:val="multilevel"/>
    <w:tmpl w:val="2E667F6A"/>
    <w:lvl w:ilvl="0">
      <w:start w:val="1"/>
      <w:numFmt w:val="decimal"/>
      <w:lvlText w:val="%1."/>
      <w:lvlJc w:val="left"/>
      <w:pPr>
        <w:tabs>
          <w:tab w:val="num" w:pos="1070"/>
        </w:tabs>
        <w:ind w:left="1070" w:hanging="360"/>
      </w:pPr>
    </w:lvl>
    <w:lvl w:ilvl="1">
      <w:start w:val="1"/>
      <w:numFmt w:val="decimal"/>
      <w:lvlText w:val="%2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360"/>
      </w:pPr>
      <w:rPr>
        <w:b w:val="0"/>
      </w:rPr>
    </w:lvl>
    <w:lvl w:ilvl="3">
      <w:start w:val="1"/>
      <w:numFmt w:val="decimal"/>
      <w:lvlText w:val="%4."/>
      <w:lvlJc w:val="left"/>
      <w:pPr>
        <w:ind w:left="786" w:hanging="360"/>
      </w:pPr>
      <w:rPr>
        <w:b w:val="0"/>
        <w:bCs/>
        <w:i w:val="0"/>
        <w:iCs w:val="0"/>
      </w:rPr>
    </w:lvl>
    <w:lvl w:ilvl="4">
      <w:start w:val="1"/>
      <w:numFmt w:val="decimal"/>
      <w:lvlText w:val="%5."/>
      <w:lvlJc w:val="left"/>
      <w:pPr>
        <w:tabs>
          <w:tab w:val="num" w:pos="1070"/>
        </w:tabs>
        <w:ind w:left="1070" w:hanging="360"/>
      </w:pPr>
    </w:lvl>
    <w:lvl w:ilvl="5">
      <w:start w:val="1"/>
      <w:numFmt w:val="decimal"/>
      <w:lvlText w:val="%6."/>
      <w:lvlJc w:val="left"/>
      <w:pPr>
        <w:tabs>
          <w:tab w:val="num" w:pos="1070"/>
        </w:tabs>
        <w:ind w:left="1070" w:hanging="360"/>
      </w:pPr>
    </w:lvl>
    <w:lvl w:ilvl="6">
      <w:start w:val="1"/>
      <w:numFmt w:val="decimal"/>
      <w:lvlText w:val="%7."/>
      <w:lvlJc w:val="left"/>
      <w:pPr>
        <w:tabs>
          <w:tab w:val="num" w:pos="1070"/>
        </w:tabs>
        <w:ind w:left="1070" w:hanging="360"/>
      </w:pPr>
    </w:lvl>
    <w:lvl w:ilvl="7">
      <w:start w:val="1"/>
      <w:numFmt w:val="decimal"/>
      <w:lvlText w:val="%8."/>
      <w:lvlJc w:val="left"/>
      <w:pPr>
        <w:tabs>
          <w:tab w:val="num" w:pos="1070"/>
        </w:tabs>
        <w:ind w:left="1070" w:hanging="360"/>
      </w:pPr>
      <w:rPr>
        <w:i w:val="0"/>
        <w:iCs w:val="0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 w15:restartNumberingAfterBreak="0">
    <w:nsid w:val="6CE84BFD"/>
    <w:multiLevelType w:val="multilevel"/>
    <w:tmpl w:val="14DA5136"/>
    <w:lvl w:ilvl="0">
      <w:start w:val="1"/>
      <w:numFmt w:val="decimal"/>
      <w:lvlText w:val="%1."/>
      <w:lvlJc w:val="left"/>
      <w:pPr>
        <w:ind w:left="927" w:hanging="360"/>
      </w:pPr>
    </w:lvl>
    <w:lvl w:ilvl="1">
      <w:start w:val="2"/>
      <w:numFmt w:val="decimal"/>
      <w:isLgl/>
      <w:lvlText w:val="%1.%2"/>
      <w:lvlJc w:val="left"/>
      <w:pPr>
        <w:ind w:left="1118" w:hanging="480"/>
      </w:pPr>
    </w:lvl>
    <w:lvl w:ilvl="2">
      <w:start w:val="1"/>
      <w:numFmt w:val="decimal"/>
      <w:isLgl/>
      <w:lvlText w:val="4.3.%3"/>
      <w:lvlJc w:val="left"/>
      <w:pPr>
        <w:ind w:left="1429" w:hanging="720"/>
      </w:pPr>
      <w:rPr>
        <w:i w:val="0"/>
        <w:iCs/>
      </w:rPr>
    </w:lvl>
    <w:lvl w:ilvl="3">
      <w:start w:val="1"/>
      <w:numFmt w:val="decimal"/>
      <w:isLgl/>
      <w:lvlText w:val="%1.%2.%3.%4"/>
      <w:lvlJc w:val="left"/>
      <w:pPr>
        <w:ind w:left="1500" w:hanging="720"/>
      </w:pPr>
    </w:lvl>
    <w:lvl w:ilvl="4">
      <w:start w:val="1"/>
      <w:numFmt w:val="decimal"/>
      <w:isLgl/>
      <w:lvlText w:val="%1.%2.%3.%4.%5"/>
      <w:lvlJc w:val="left"/>
      <w:pPr>
        <w:ind w:left="1931" w:hanging="1080"/>
      </w:pPr>
    </w:lvl>
    <w:lvl w:ilvl="5">
      <w:start w:val="1"/>
      <w:numFmt w:val="decimal"/>
      <w:isLgl/>
      <w:lvlText w:val="%1.%2.%3.%4.%5.%6"/>
      <w:lvlJc w:val="left"/>
      <w:pPr>
        <w:ind w:left="2002" w:hanging="1080"/>
      </w:pPr>
    </w:lvl>
    <w:lvl w:ilvl="6">
      <w:start w:val="1"/>
      <w:numFmt w:val="decimal"/>
      <w:isLgl/>
      <w:lvlText w:val="%1.%2.%3.%4.%5.%6.%7"/>
      <w:lvlJc w:val="left"/>
      <w:pPr>
        <w:ind w:left="2433" w:hanging="1440"/>
      </w:pPr>
    </w:lvl>
    <w:lvl w:ilvl="7">
      <w:start w:val="1"/>
      <w:numFmt w:val="decimal"/>
      <w:isLgl/>
      <w:lvlText w:val="%1.%2.%3.%4.%5.%6.%7.%8"/>
      <w:lvlJc w:val="left"/>
      <w:pPr>
        <w:ind w:left="2504" w:hanging="1440"/>
      </w:pPr>
    </w:lvl>
    <w:lvl w:ilvl="8">
      <w:start w:val="1"/>
      <w:numFmt w:val="decimal"/>
      <w:isLgl/>
      <w:lvlText w:val="%1.%2.%3.%4.%5.%6.%7.%8.%9"/>
      <w:lvlJc w:val="left"/>
      <w:pPr>
        <w:ind w:left="2935" w:hanging="1800"/>
      </w:pPr>
    </w:lvl>
  </w:abstractNum>
  <w:abstractNum w:abstractNumId="41" w15:restartNumberingAfterBreak="0">
    <w:nsid w:val="6DAF2F22"/>
    <w:multiLevelType w:val="hybridMultilevel"/>
    <w:tmpl w:val="7B448102"/>
    <w:lvl w:ilvl="0" w:tplc="BB1A5D0E">
      <w:start w:val="1"/>
      <w:numFmt w:val="lowerLetter"/>
      <w:lvlText w:val="%1."/>
      <w:lvlJc w:val="left"/>
      <w:pPr>
        <w:ind w:left="720" w:firstLine="0"/>
      </w:pPr>
      <w:rPr>
        <w:rFonts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72934B41"/>
    <w:multiLevelType w:val="hybridMultilevel"/>
    <w:tmpl w:val="4E50BA06"/>
    <w:lvl w:ilvl="0" w:tplc="F9AE47C8">
      <w:start w:val="1"/>
      <w:numFmt w:val="decimal"/>
      <w:lvlText w:val="4.3.3.%1.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928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5CE26F3"/>
    <w:multiLevelType w:val="hybridMultilevel"/>
    <w:tmpl w:val="05B44D0A"/>
    <w:lvl w:ilvl="0" w:tplc="1458B152">
      <w:start w:val="1"/>
      <w:numFmt w:val="decimal"/>
      <w:lvlText w:val="5.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5F20733"/>
    <w:multiLevelType w:val="hybridMultilevel"/>
    <w:tmpl w:val="801C151C"/>
    <w:lvl w:ilvl="0" w:tplc="223A594A">
      <w:start w:val="1"/>
      <w:numFmt w:val="decimal"/>
      <w:lvlText w:val="4.%1."/>
      <w:lvlJc w:val="left"/>
      <w:pPr>
        <w:ind w:left="720" w:hanging="72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5" w15:restartNumberingAfterBreak="0">
    <w:nsid w:val="76B665EA"/>
    <w:multiLevelType w:val="multilevel"/>
    <w:tmpl w:val="DA568E0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8523AE7"/>
    <w:multiLevelType w:val="hybridMultilevel"/>
    <w:tmpl w:val="EFECDA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7B7B6290"/>
    <w:multiLevelType w:val="hybridMultilevel"/>
    <w:tmpl w:val="0C16EB88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44"/>
  </w:num>
  <w:num w:numId="3">
    <w:abstractNumId w:val="10"/>
  </w:num>
  <w:num w:numId="4">
    <w:abstractNumId w:val="29"/>
  </w:num>
  <w:num w:numId="5">
    <w:abstractNumId w:val="2"/>
  </w:num>
  <w:num w:numId="6">
    <w:abstractNumId w:val="9"/>
  </w:num>
  <w:num w:numId="7">
    <w:abstractNumId w:val="32"/>
  </w:num>
  <w:num w:numId="8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38"/>
  </w:num>
  <w:num w:numId="11">
    <w:abstractNumId w:val="8"/>
  </w:num>
  <w:num w:numId="12">
    <w:abstractNumId w:val="47"/>
  </w:num>
  <w:num w:numId="13">
    <w:abstractNumId w:val="5"/>
  </w:num>
  <w:num w:numId="14">
    <w:abstractNumId w:val="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7"/>
  </w:num>
  <w:num w:numId="16">
    <w:abstractNumId w:val="39"/>
  </w:num>
  <w:num w:numId="1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40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7"/>
  </w:num>
  <w:num w:numId="20">
    <w:abstractNumId w:val="12"/>
  </w:num>
  <w:num w:numId="21">
    <w:abstractNumId w:val="19"/>
  </w:num>
  <w:num w:numId="22">
    <w:abstractNumId w:val="20"/>
  </w:num>
  <w:num w:numId="23">
    <w:abstractNumId w:val="25"/>
  </w:num>
  <w:num w:numId="24">
    <w:abstractNumId w:val="26"/>
  </w:num>
  <w:num w:numId="25">
    <w:abstractNumId w:val="21"/>
  </w:num>
  <w:num w:numId="26">
    <w:abstractNumId w:val="22"/>
  </w:num>
  <w:num w:numId="27">
    <w:abstractNumId w:val="36"/>
  </w:num>
  <w:num w:numId="28">
    <w:abstractNumId w:val="1"/>
  </w:num>
  <w:num w:numId="29">
    <w:abstractNumId w:val="27"/>
  </w:num>
  <w:num w:numId="30">
    <w:abstractNumId w:val="42"/>
  </w:num>
  <w:num w:numId="31">
    <w:abstractNumId w:val="41"/>
  </w:num>
  <w:num w:numId="32">
    <w:abstractNumId w:val="14"/>
  </w:num>
  <w:num w:numId="33">
    <w:abstractNumId w:val="18"/>
  </w:num>
  <w:num w:numId="34">
    <w:abstractNumId w:val="34"/>
  </w:num>
  <w:num w:numId="35">
    <w:abstractNumId w:val="16"/>
  </w:num>
  <w:num w:numId="36">
    <w:abstractNumId w:val="35"/>
  </w:num>
  <w:num w:numId="37">
    <w:abstractNumId w:val="46"/>
  </w:num>
  <w:num w:numId="38">
    <w:abstractNumId w:val="4"/>
  </w:num>
  <w:num w:numId="39">
    <w:abstractNumId w:val="45"/>
  </w:num>
  <w:num w:numId="40">
    <w:abstractNumId w:val="6"/>
  </w:num>
  <w:num w:numId="41">
    <w:abstractNumId w:val="28"/>
  </w:num>
  <w:num w:numId="42">
    <w:abstractNumId w:val="24"/>
  </w:num>
  <w:num w:numId="4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0"/>
  </w:num>
  <w:num w:numId="46">
    <w:abstractNumId w:val="13"/>
  </w:num>
  <w:num w:numId="47">
    <w:abstractNumId w:val="33"/>
  </w:num>
  <w:num w:numId="48">
    <w:abstractNumId w:val="43"/>
  </w:num>
  <w:num w:numId="49">
    <w:abstractNumId w:val="30"/>
  </w:num>
  <w:numIdMacAtCleanup w:val="3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4E98"/>
    <w:rsid w:val="00002A41"/>
    <w:rsid w:val="00007360"/>
    <w:rsid w:val="00010F33"/>
    <w:rsid w:val="000124A0"/>
    <w:rsid w:val="0002175D"/>
    <w:rsid w:val="0002213A"/>
    <w:rsid w:val="00022FC7"/>
    <w:rsid w:val="00023443"/>
    <w:rsid w:val="00037CB2"/>
    <w:rsid w:val="00041831"/>
    <w:rsid w:val="00052A9F"/>
    <w:rsid w:val="00054C13"/>
    <w:rsid w:val="00055802"/>
    <w:rsid w:val="0005592C"/>
    <w:rsid w:val="0005776B"/>
    <w:rsid w:val="00057B79"/>
    <w:rsid w:val="00061CD9"/>
    <w:rsid w:val="0006243A"/>
    <w:rsid w:val="000639BF"/>
    <w:rsid w:val="000712E9"/>
    <w:rsid w:val="00071680"/>
    <w:rsid w:val="00073F2A"/>
    <w:rsid w:val="00074CEC"/>
    <w:rsid w:val="00076D1B"/>
    <w:rsid w:val="00080733"/>
    <w:rsid w:val="00080ADA"/>
    <w:rsid w:val="00080F16"/>
    <w:rsid w:val="00090E75"/>
    <w:rsid w:val="00091EA9"/>
    <w:rsid w:val="000A2C78"/>
    <w:rsid w:val="000A33A4"/>
    <w:rsid w:val="000A5591"/>
    <w:rsid w:val="000A5F81"/>
    <w:rsid w:val="000A739D"/>
    <w:rsid w:val="000B3376"/>
    <w:rsid w:val="000B37E6"/>
    <w:rsid w:val="000B54EF"/>
    <w:rsid w:val="000C0D0F"/>
    <w:rsid w:val="000C2C98"/>
    <w:rsid w:val="000C5B76"/>
    <w:rsid w:val="000C5FAF"/>
    <w:rsid w:val="000C693F"/>
    <w:rsid w:val="000D0F14"/>
    <w:rsid w:val="000D7774"/>
    <w:rsid w:val="000F0A29"/>
    <w:rsid w:val="000F0C05"/>
    <w:rsid w:val="000F4AB5"/>
    <w:rsid w:val="001002CA"/>
    <w:rsid w:val="001045F9"/>
    <w:rsid w:val="0010672B"/>
    <w:rsid w:val="001077F3"/>
    <w:rsid w:val="001113F5"/>
    <w:rsid w:val="00113266"/>
    <w:rsid w:val="00113974"/>
    <w:rsid w:val="001151B7"/>
    <w:rsid w:val="001177AD"/>
    <w:rsid w:val="00117A5B"/>
    <w:rsid w:val="00122D2C"/>
    <w:rsid w:val="00124712"/>
    <w:rsid w:val="00126C8A"/>
    <w:rsid w:val="00133D1A"/>
    <w:rsid w:val="00134EF3"/>
    <w:rsid w:val="00154A7E"/>
    <w:rsid w:val="00165EF7"/>
    <w:rsid w:val="0017388D"/>
    <w:rsid w:val="00176015"/>
    <w:rsid w:val="001773FE"/>
    <w:rsid w:val="001823A6"/>
    <w:rsid w:val="00182D16"/>
    <w:rsid w:val="0018401B"/>
    <w:rsid w:val="00184049"/>
    <w:rsid w:val="0019005D"/>
    <w:rsid w:val="0019096A"/>
    <w:rsid w:val="00190E2E"/>
    <w:rsid w:val="00194A4C"/>
    <w:rsid w:val="00194B65"/>
    <w:rsid w:val="00195800"/>
    <w:rsid w:val="001971FE"/>
    <w:rsid w:val="001A1DB5"/>
    <w:rsid w:val="001B4B1D"/>
    <w:rsid w:val="001B689B"/>
    <w:rsid w:val="001C5D20"/>
    <w:rsid w:val="001C6178"/>
    <w:rsid w:val="001D5115"/>
    <w:rsid w:val="001E302B"/>
    <w:rsid w:val="001E4D24"/>
    <w:rsid w:val="001F1712"/>
    <w:rsid w:val="001F25D3"/>
    <w:rsid w:val="001F507D"/>
    <w:rsid w:val="001F6665"/>
    <w:rsid w:val="00201084"/>
    <w:rsid w:val="00201FCD"/>
    <w:rsid w:val="00203E64"/>
    <w:rsid w:val="00214A72"/>
    <w:rsid w:val="0021676D"/>
    <w:rsid w:val="002207B5"/>
    <w:rsid w:val="0022142E"/>
    <w:rsid w:val="0022511F"/>
    <w:rsid w:val="0022549F"/>
    <w:rsid w:val="00227273"/>
    <w:rsid w:val="00231A68"/>
    <w:rsid w:val="00251BF5"/>
    <w:rsid w:val="0025261D"/>
    <w:rsid w:val="0025700B"/>
    <w:rsid w:val="00262A4F"/>
    <w:rsid w:val="00263614"/>
    <w:rsid w:val="00264EDE"/>
    <w:rsid w:val="002664AD"/>
    <w:rsid w:val="00282BBD"/>
    <w:rsid w:val="00290432"/>
    <w:rsid w:val="00292469"/>
    <w:rsid w:val="00293C16"/>
    <w:rsid w:val="002958E4"/>
    <w:rsid w:val="00295A68"/>
    <w:rsid w:val="002A0CDC"/>
    <w:rsid w:val="002A5940"/>
    <w:rsid w:val="002B49A3"/>
    <w:rsid w:val="002B7068"/>
    <w:rsid w:val="002B747D"/>
    <w:rsid w:val="002C2573"/>
    <w:rsid w:val="002C48BA"/>
    <w:rsid w:val="002C5190"/>
    <w:rsid w:val="002C63FC"/>
    <w:rsid w:val="002C7B5A"/>
    <w:rsid w:val="002D7D86"/>
    <w:rsid w:val="002E29F8"/>
    <w:rsid w:val="002E383A"/>
    <w:rsid w:val="00301AF0"/>
    <w:rsid w:val="00303FE5"/>
    <w:rsid w:val="00304B55"/>
    <w:rsid w:val="003119E8"/>
    <w:rsid w:val="0031772A"/>
    <w:rsid w:val="003200AF"/>
    <w:rsid w:val="0032362D"/>
    <w:rsid w:val="00325649"/>
    <w:rsid w:val="0032697E"/>
    <w:rsid w:val="0033789F"/>
    <w:rsid w:val="0034035E"/>
    <w:rsid w:val="00342480"/>
    <w:rsid w:val="0034551F"/>
    <w:rsid w:val="00345E3A"/>
    <w:rsid w:val="003507AB"/>
    <w:rsid w:val="00354E36"/>
    <w:rsid w:val="003612BB"/>
    <w:rsid w:val="00362671"/>
    <w:rsid w:val="00363F96"/>
    <w:rsid w:val="00364FF7"/>
    <w:rsid w:val="00370376"/>
    <w:rsid w:val="00370E72"/>
    <w:rsid w:val="00371B36"/>
    <w:rsid w:val="00372260"/>
    <w:rsid w:val="0037396A"/>
    <w:rsid w:val="00374C2E"/>
    <w:rsid w:val="0038775D"/>
    <w:rsid w:val="0039405E"/>
    <w:rsid w:val="003A486E"/>
    <w:rsid w:val="003B3AA9"/>
    <w:rsid w:val="003B3DE2"/>
    <w:rsid w:val="003B6FA5"/>
    <w:rsid w:val="003C1D23"/>
    <w:rsid w:val="003C3A75"/>
    <w:rsid w:val="003D2C3D"/>
    <w:rsid w:val="003D6A94"/>
    <w:rsid w:val="003D7F7A"/>
    <w:rsid w:val="003E26B7"/>
    <w:rsid w:val="003E38B7"/>
    <w:rsid w:val="003E4A3D"/>
    <w:rsid w:val="003E62D5"/>
    <w:rsid w:val="003E71C3"/>
    <w:rsid w:val="003F1CE1"/>
    <w:rsid w:val="003F38BC"/>
    <w:rsid w:val="003F612B"/>
    <w:rsid w:val="004026BD"/>
    <w:rsid w:val="004026F6"/>
    <w:rsid w:val="0040371E"/>
    <w:rsid w:val="004133F7"/>
    <w:rsid w:val="00423871"/>
    <w:rsid w:val="004276C6"/>
    <w:rsid w:val="004315A6"/>
    <w:rsid w:val="00432E5F"/>
    <w:rsid w:val="00433253"/>
    <w:rsid w:val="004341C8"/>
    <w:rsid w:val="004463E3"/>
    <w:rsid w:val="004560D8"/>
    <w:rsid w:val="00460EBC"/>
    <w:rsid w:val="00461CBB"/>
    <w:rsid w:val="00463920"/>
    <w:rsid w:val="00464A5E"/>
    <w:rsid w:val="00464EDA"/>
    <w:rsid w:val="00465839"/>
    <w:rsid w:val="004673B4"/>
    <w:rsid w:val="004709B5"/>
    <w:rsid w:val="004859E6"/>
    <w:rsid w:val="00493B4E"/>
    <w:rsid w:val="00497A7B"/>
    <w:rsid w:val="00497DC8"/>
    <w:rsid w:val="004A086F"/>
    <w:rsid w:val="004A0B74"/>
    <w:rsid w:val="004A68B7"/>
    <w:rsid w:val="004B038D"/>
    <w:rsid w:val="004B1839"/>
    <w:rsid w:val="004B27D3"/>
    <w:rsid w:val="004B6E15"/>
    <w:rsid w:val="004D04AB"/>
    <w:rsid w:val="004D4EFC"/>
    <w:rsid w:val="004E4616"/>
    <w:rsid w:val="004F3516"/>
    <w:rsid w:val="004F4DDA"/>
    <w:rsid w:val="0050091B"/>
    <w:rsid w:val="0050169F"/>
    <w:rsid w:val="00510D8A"/>
    <w:rsid w:val="00515517"/>
    <w:rsid w:val="005172B6"/>
    <w:rsid w:val="0052196A"/>
    <w:rsid w:val="0053335D"/>
    <w:rsid w:val="00533719"/>
    <w:rsid w:val="005350E7"/>
    <w:rsid w:val="00537F20"/>
    <w:rsid w:val="00540D7C"/>
    <w:rsid w:val="00541F6F"/>
    <w:rsid w:val="00542218"/>
    <w:rsid w:val="00542602"/>
    <w:rsid w:val="00543483"/>
    <w:rsid w:val="00543EBF"/>
    <w:rsid w:val="00544D35"/>
    <w:rsid w:val="005551A3"/>
    <w:rsid w:val="00555379"/>
    <w:rsid w:val="00570D7A"/>
    <w:rsid w:val="00571053"/>
    <w:rsid w:val="00572152"/>
    <w:rsid w:val="00584595"/>
    <w:rsid w:val="00585131"/>
    <w:rsid w:val="00585D36"/>
    <w:rsid w:val="00590ACF"/>
    <w:rsid w:val="00593AC7"/>
    <w:rsid w:val="005A70EC"/>
    <w:rsid w:val="005A7CA9"/>
    <w:rsid w:val="005B07CB"/>
    <w:rsid w:val="005B0887"/>
    <w:rsid w:val="005B43A3"/>
    <w:rsid w:val="005B6479"/>
    <w:rsid w:val="005B6684"/>
    <w:rsid w:val="005C02E4"/>
    <w:rsid w:val="005C394B"/>
    <w:rsid w:val="005C492D"/>
    <w:rsid w:val="005C771C"/>
    <w:rsid w:val="005C780B"/>
    <w:rsid w:val="005D3BA5"/>
    <w:rsid w:val="005D3F19"/>
    <w:rsid w:val="005D4441"/>
    <w:rsid w:val="005D532A"/>
    <w:rsid w:val="005D5C73"/>
    <w:rsid w:val="005D6B00"/>
    <w:rsid w:val="005D7733"/>
    <w:rsid w:val="005E12BA"/>
    <w:rsid w:val="005E1EFD"/>
    <w:rsid w:val="005E7284"/>
    <w:rsid w:val="005F2F3A"/>
    <w:rsid w:val="005F51FB"/>
    <w:rsid w:val="005F538D"/>
    <w:rsid w:val="005F64EF"/>
    <w:rsid w:val="005F6F54"/>
    <w:rsid w:val="005F7A35"/>
    <w:rsid w:val="0060204A"/>
    <w:rsid w:val="00603D6A"/>
    <w:rsid w:val="00607926"/>
    <w:rsid w:val="006104D4"/>
    <w:rsid w:val="00617677"/>
    <w:rsid w:val="00620FEF"/>
    <w:rsid w:val="00624AB6"/>
    <w:rsid w:val="00625505"/>
    <w:rsid w:val="0062632F"/>
    <w:rsid w:val="00626ADA"/>
    <w:rsid w:val="00631A18"/>
    <w:rsid w:val="00631A43"/>
    <w:rsid w:val="00634FD5"/>
    <w:rsid w:val="00636773"/>
    <w:rsid w:val="0063785B"/>
    <w:rsid w:val="006421F5"/>
    <w:rsid w:val="00643D13"/>
    <w:rsid w:val="00651EE3"/>
    <w:rsid w:val="0065290E"/>
    <w:rsid w:val="00655946"/>
    <w:rsid w:val="0066075D"/>
    <w:rsid w:val="006625B9"/>
    <w:rsid w:val="00677C0E"/>
    <w:rsid w:val="006865F3"/>
    <w:rsid w:val="00686803"/>
    <w:rsid w:val="00687C88"/>
    <w:rsid w:val="0069194C"/>
    <w:rsid w:val="00692045"/>
    <w:rsid w:val="00692EB8"/>
    <w:rsid w:val="00693851"/>
    <w:rsid w:val="00695516"/>
    <w:rsid w:val="006A4103"/>
    <w:rsid w:val="006A5AD3"/>
    <w:rsid w:val="006A5EA3"/>
    <w:rsid w:val="006A739F"/>
    <w:rsid w:val="006B0E7E"/>
    <w:rsid w:val="006B4A2A"/>
    <w:rsid w:val="006B7CC8"/>
    <w:rsid w:val="006B7CF4"/>
    <w:rsid w:val="006C5C7B"/>
    <w:rsid w:val="006C77C0"/>
    <w:rsid w:val="006C7BCA"/>
    <w:rsid w:val="006D06F3"/>
    <w:rsid w:val="006D0FD2"/>
    <w:rsid w:val="006D498B"/>
    <w:rsid w:val="006E0C8F"/>
    <w:rsid w:val="006E748F"/>
    <w:rsid w:val="006F646E"/>
    <w:rsid w:val="006F7743"/>
    <w:rsid w:val="006F7A11"/>
    <w:rsid w:val="0070136E"/>
    <w:rsid w:val="00701E91"/>
    <w:rsid w:val="0070534D"/>
    <w:rsid w:val="0071466A"/>
    <w:rsid w:val="007168F0"/>
    <w:rsid w:val="00717E6F"/>
    <w:rsid w:val="007213B1"/>
    <w:rsid w:val="007265BF"/>
    <w:rsid w:val="00730D71"/>
    <w:rsid w:val="00734BE3"/>
    <w:rsid w:val="0073653B"/>
    <w:rsid w:val="0073754A"/>
    <w:rsid w:val="007441E9"/>
    <w:rsid w:val="00744246"/>
    <w:rsid w:val="00747826"/>
    <w:rsid w:val="00751CA7"/>
    <w:rsid w:val="00756448"/>
    <w:rsid w:val="00760F04"/>
    <w:rsid w:val="00767F76"/>
    <w:rsid w:val="00770084"/>
    <w:rsid w:val="00770B08"/>
    <w:rsid w:val="00772146"/>
    <w:rsid w:val="00777D65"/>
    <w:rsid w:val="00784315"/>
    <w:rsid w:val="00785111"/>
    <w:rsid w:val="0078638A"/>
    <w:rsid w:val="0078650E"/>
    <w:rsid w:val="0079729D"/>
    <w:rsid w:val="007A1B93"/>
    <w:rsid w:val="007A28ED"/>
    <w:rsid w:val="007B17C3"/>
    <w:rsid w:val="007B24CE"/>
    <w:rsid w:val="007B62E9"/>
    <w:rsid w:val="007C0C97"/>
    <w:rsid w:val="007C5E8E"/>
    <w:rsid w:val="007C6495"/>
    <w:rsid w:val="007C7E89"/>
    <w:rsid w:val="007D09CB"/>
    <w:rsid w:val="007D26B1"/>
    <w:rsid w:val="007D2E71"/>
    <w:rsid w:val="007D35A3"/>
    <w:rsid w:val="007E04C3"/>
    <w:rsid w:val="007E1991"/>
    <w:rsid w:val="007E2AA0"/>
    <w:rsid w:val="007E2F8E"/>
    <w:rsid w:val="007E489B"/>
    <w:rsid w:val="007E7B98"/>
    <w:rsid w:val="007F5311"/>
    <w:rsid w:val="007F58F8"/>
    <w:rsid w:val="007F5AA7"/>
    <w:rsid w:val="007F5EF8"/>
    <w:rsid w:val="007F66E4"/>
    <w:rsid w:val="00805287"/>
    <w:rsid w:val="00806ADC"/>
    <w:rsid w:val="008073FD"/>
    <w:rsid w:val="008109D8"/>
    <w:rsid w:val="00811910"/>
    <w:rsid w:val="0081418E"/>
    <w:rsid w:val="0081449F"/>
    <w:rsid w:val="00814A15"/>
    <w:rsid w:val="00816CBE"/>
    <w:rsid w:val="00823491"/>
    <w:rsid w:val="00824093"/>
    <w:rsid w:val="0082533A"/>
    <w:rsid w:val="00837741"/>
    <w:rsid w:val="0084035F"/>
    <w:rsid w:val="00842CC2"/>
    <w:rsid w:val="00845B12"/>
    <w:rsid w:val="00846552"/>
    <w:rsid w:val="00847C43"/>
    <w:rsid w:val="0085298D"/>
    <w:rsid w:val="00856DCF"/>
    <w:rsid w:val="00856FE3"/>
    <w:rsid w:val="0086426A"/>
    <w:rsid w:val="00864361"/>
    <w:rsid w:val="00874490"/>
    <w:rsid w:val="0087595D"/>
    <w:rsid w:val="00886432"/>
    <w:rsid w:val="00893A16"/>
    <w:rsid w:val="008A354D"/>
    <w:rsid w:val="008A5CB1"/>
    <w:rsid w:val="008A5FE9"/>
    <w:rsid w:val="008B3609"/>
    <w:rsid w:val="008B55AC"/>
    <w:rsid w:val="008B7805"/>
    <w:rsid w:val="008C46B5"/>
    <w:rsid w:val="008C525E"/>
    <w:rsid w:val="008C5F58"/>
    <w:rsid w:val="008C7066"/>
    <w:rsid w:val="008C7315"/>
    <w:rsid w:val="008E0D3C"/>
    <w:rsid w:val="008F0837"/>
    <w:rsid w:val="008F7257"/>
    <w:rsid w:val="009014D5"/>
    <w:rsid w:val="00902B57"/>
    <w:rsid w:val="00910E61"/>
    <w:rsid w:val="00913301"/>
    <w:rsid w:val="00916B00"/>
    <w:rsid w:val="00917F4A"/>
    <w:rsid w:val="00922969"/>
    <w:rsid w:val="00923F2F"/>
    <w:rsid w:val="00933ACE"/>
    <w:rsid w:val="00950DD9"/>
    <w:rsid w:val="00957EE5"/>
    <w:rsid w:val="00960AF5"/>
    <w:rsid w:val="0096382C"/>
    <w:rsid w:val="009707FE"/>
    <w:rsid w:val="00971A6A"/>
    <w:rsid w:val="009731C5"/>
    <w:rsid w:val="00973E58"/>
    <w:rsid w:val="00976995"/>
    <w:rsid w:val="00986CB8"/>
    <w:rsid w:val="00991197"/>
    <w:rsid w:val="00992313"/>
    <w:rsid w:val="00993DD4"/>
    <w:rsid w:val="009A218C"/>
    <w:rsid w:val="009A3C1D"/>
    <w:rsid w:val="009A53F9"/>
    <w:rsid w:val="009A5AA5"/>
    <w:rsid w:val="009A6848"/>
    <w:rsid w:val="009A6994"/>
    <w:rsid w:val="009A7D97"/>
    <w:rsid w:val="009B067C"/>
    <w:rsid w:val="009B08DF"/>
    <w:rsid w:val="009B0C7C"/>
    <w:rsid w:val="009B1C59"/>
    <w:rsid w:val="009B5435"/>
    <w:rsid w:val="009B7A0F"/>
    <w:rsid w:val="009C064B"/>
    <w:rsid w:val="009C0E10"/>
    <w:rsid w:val="009C1AC5"/>
    <w:rsid w:val="009C3B1A"/>
    <w:rsid w:val="009D1842"/>
    <w:rsid w:val="009D3889"/>
    <w:rsid w:val="009E428B"/>
    <w:rsid w:val="009E6468"/>
    <w:rsid w:val="009E690B"/>
    <w:rsid w:val="009E7A20"/>
    <w:rsid w:val="009F27B2"/>
    <w:rsid w:val="009F27F0"/>
    <w:rsid w:val="009F5CBB"/>
    <w:rsid w:val="00A047C8"/>
    <w:rsid w:val="00A101C5"/>
    <w:rsid w:val="00A10332"/>
    <w:rsid w:val="00A13A86"/>
    <w:rsid w:val="00A20E01"/>
    <w:rsid w:val="00A22AB1"/>
    <w:rsid w:val="00A33029"/>
    <w:rsid w:val="00A3530D"/>
    <w:rsid w:val="00A35C12"/>
    <w:rsid w:val="00A4664B"/>
    <w:rsid w:val="00A469C6"/>
    <w:rsid w:val="00A47883"/>
    <w:rsid w:val="00A532EA"/>
    <w:rsid w:val="00A6656D"/>
    <w:rsid w:val="00A66ED5"/>
    <w:rsid w:val="00A72A07"/>
    <w:rsid w:val="00A7402F"/>
    <w:rsid w:val="00A742C7"/>
    <w:rsid w:val="00A76749"/>
    <w:rsid w:val="00A77691"/>
    <w:rsid w:val="00A77C28"/>
    <w:rsid w:val="00A841D5"/>
    <w:rsid w:val="00A84FF3"/>
    <w:rsid w:val="00A87BBD"/>
    <w:rsid w:val="00A87C07"/>
    <w:rsid w:val="00A90EDF"/>
    <w:rsid w:val="00A92D26"/>
    <w:rsid w:val="00A92F48"/>
    <w:rsid w:val="00A93D1C"/>
    <w:rsid w:val="00AA32FB"/>
    <w:rsid w:val="00AB0D84"/>
    <w:rsid w:val="00AB285F"/>
    <w:rsid w:val="00AB2945"/>
    <w:rsid w:val="00AB398F"/>
    <w:rsid w:val="00AB5300"/>
    <w:rsid w:val="00AB5AAF"/>
    <w:rsid w:val="00AB751C"/>
    <w:rsid w:val="00AC2200"/>
    <w:rsid w:val="00AC6307"/>
    <w:rsid w:val="00AC69D0"/>
    <w:rsid w:val="00AD06D9"/>
    <w:rsid w:val="00AD3474"/>
    <w:rsid w:val="00AD4E7F"/>
    <w:rsid w:val="00AD551B"/>
    <w:rsid w:val="00AE53FB"/>
    <w:rsid w:val="00AE6F40"/>
    <w:rsid w:val="00AF224A"/>
    <w:rsid w:val="00AF2482"/>
    <w:rsid w:val="00AF28B5"/>
    <w:rsid w:val="00AF2B77"/>
    <w:rsid w:val="00AF5DD8"/>
    <w:rsid w:val="00B03415"/>
    <w:rsid w:val="00B069D7"/>
    <w:rsid w:val="00B255F3"/>
    <w:rsid w:val="00B35559"/>
    <w:rsid w:val="00B3577D"/>
    <w:rsid w:val="00B44832"/>
    <w:rsid w:val="00B45E96"/>
    <w:rsid w:val="00B52A05"/>
    <w:rsid w:val="00B53E34"/>
    <w:rsid w:val="00B60EB0"/>
    <w:rsid w:val="00B61AA6"/>
    <w:rsid w:val="00B61E44"/>
    <w:rsid w:val="00B64E14"/>
    <w:rsid w:val="00B73A52"/>
    <w:rsid w:val="00B73BC2"/>
    <w:rsid w:val="00B757CD"/>
    <w:rsid w:val="00B84BAB"/>
    <w:rsid w:val="00B86AC9"/>
    <w:rsid w:val="00B875AE"/>
    <w:rsid w:val="00B93C48"/>
    <w:rsid w:val="00B940CE"/>
    <w:rsid w:val="00B94122"/>
    <w:rsid w:val="00BA7C6C"/>
    <w:rsid w:val="00BB4A7D"/>
    <w:rsid w:val="00BB61C2"/>
    <w:rsid w:val="00BB7961"/>
    <w:rsid w:val="00BC1791"/>
    <w:rsid w:val="00BC2F86"/>
    <w:rsid w:val="00BC69F5"/>
    <w:rsid w:val="00BD4C8A"/>
    <w:rsid w:val="00BD71C9"/>
    <w:rsid w:val="00BD78FA"/>
    <w:rsid w:val="00C033BC"/>
    <w:rsid w:val="00C04F77"/>
    <w:rsid w:val="00C067B2"/>
    <w:rsid w:val="00C07908"/>
    <w:rsid w:val="00C07A5D"/>
    <w:rsid w:val="00C141FB"/>
    <w:rsid w:val="00C15088"/>
    <w:rsid w:val="00C17484"/>
    <w:rsid w:val="00C45A30"/>
    <w:rsid w:val="00C468F4"/>
    <w:rsid w:val="00C52246"/>
    <w:rsid w:val="00C5381B"/>
    <w:rsid w:val="00C6197C"/>
    <w:rsid w:val="00C76CE2"/>
    <w:rsid w:val="00C8020E"/>
    <w:rsid w:val="00C80BE5"/>
    <w:rsid w:val="00C818C3"/>
    <w:rsid w:val="00C82DF8"/>
    <w:rsid w:val="00C91BDE"/>
    <w:rsid w:val="00CA3549"/>
    <w:rsid w:val="00CA3788"/>
    <w:rsid w:val="00CA58CA"/>
    <w:rsid w:val="00CA65D2"/>
    <w:rsid w:val="00CB1517"/>
    <w:rsid w:val="00CB3406"/>
    <w:rsid w:val="00CC17C9"/>
    <w:rsid w:val="00CC5261"/>
    <w:rsid w:val="00CC7747"/>
    <w:rsid w:val="00CD2F97"/>
    <w:rsid w:val="00CE7124"/>
    <w:rsid w:val="00CE72D9"/>
    <w:rsid w:val="00CF1038"/>
    <w:rsid w:val="00CF638B"/>
    <w:rsid w:val="00D000F6"/>
    <w:rsid w:val="00D06743"/>
    <w:rsid w:val="00D1180C"/>
    <w:rsid w:val="00D13993"/>
    <w:rsid w:val="00D2085E"/>
    <w:rsid w:val="00D20D44"/>
    <w:rsid w:val="00D22A39"/>
    <w:rsid w:val="00D26912"/>
    <w:rsid w:val="00D31D3E"/>
    <w:rsid w:val="00D362A7"/>
    <w:rsid w:val="00D36E2A"/>
    <w:rsid w:val="00D40FB3"/>
    <w:rsid w:val="00D538BD"/>
    <w:rsid w:val="00D539AA"/>
    <w:rsid w:val="00D60BA9"/>
    <w:rsid w:val="00D615CB"/>
    <w:rsid w:val="00D6246C"/>
    <w:rsid w:val="00D633C3"/>
    <w:rsid w:val="00D6762D"/>
    <w:rsid w:val="00D71077"/>
    <w:rsid w:val="00D7612F"/>
    <w:rsid w:val="00D82A17"/>
    <w:rsid w:val="00D867AF"/>
    <w:rsid w:val="00D87752"/>
    <w:rsid w:val="00D91567"/>
    <w:rsid w:val="00D924D8"/>
    <w:rsid w:val="00D962A7"/>
    <w:rsid w:val="00DA1501"/>
    <w:rsid w:val="00DA2584"/>
    <w:rsid w:val="00DB6FAA"/>
    <w:rsid w:val="00DD5FED"/>
    <w:rsid w:val="00DD7D46"/>
    <w:rsid w:val="00DE25C5"/>
    <w:rsid w:val="00DE262C"/>
    <w:rsid w:val="00DE3340"/>
    <w:rsid w:val="00DE667E"/>
    <w:rsid w:val="00DF24AF"/>
    <w:rsid w:val="00DF4618"/>
    <w:rsid w:val="00DF597E"/>
    <w:rsid w:val="00E00D0E"/>
    <w:rsid w:val="00E03617"/>
    <w:rsid w:val="00E07E1B"/>
    <w:rsid w:val="00E11AC5"/>
    <w:rsid w:val="00E133EF"/>
    <w:rsid w:val="00E13E4C"/>
    <w:rsid w:val="00E14696"/>
    <w:rsid w:val="00E2348D"/>
    <w:rsid w:val="00E2663C"/>
    <w:rsid w:val="00E32865"/>
    <w:rsid w:val="00E34773"/>
    <w:rsid w:val="00E36EF0"/>
    <w:rsid w:val="00E46421"/>
    <w:rsid w:val="00E4658B"/>
    <w:rsid w:val="00E51A9D"/>
    <w:rsid w:val="00E53740"/>
    <w:rsid w:val="00E54238"/>
    <w:rsid w:val="00E56337"/>
    <w:rsid w:val="00E56F52"/>
    <w:rsid w:val="00E578F2"/>
    <w:rsid w:val="00E60C8D"/>
    <w:rsid w:val="00E71542"/>
    <w:rsid w:val="00E718C8"/>
    <w:rsid w:val="00E750BA"/>
    <w:rsid w:val="00E8145E"/>
    <w:rsid w:val="00E82354"/>
    <w:rsid w:val="00E82EBA"/>
    <w:rsid w:val="00E8338B"/>
    <w:rsid w:val="00E83F5D"/>
    <w:rsid w:val="00E84A4E"/>
    <w:rsid w:val="00E85CCB"/>
    <w:rsid w:val="00E879C6"/>
    <w:rsid w:val="00EA0A04"/>
    <w:rsid w:val="00EA3257"/>
    <w:rsid w:val="00EA68AF"/>
    <w:rsid w:val="00EB1A95"/>
    <w:rsid w:val="00EB5862"/>
    <w:rsid w:val="00EC0691"/>
    <w:rsid w:val="00EC07CA"/>
    <w:rsid w:val="00EC1DD5"/>
    <w:rsid w:val="00ED2D78"/>
    <w:rsid w:val="00ED2E16"/>
    <w:rsid w:val="00ED51D3"/>
    <w:rsid w:val="00EE20D7"/>
    <w:rsid w:val="00EE2DD7"/>
    <w:rsid w:val="00EE31DF"/>
    <w:rsid w:val="00EE3657"/>
    <w:rsid w:val="00EE40AC"/>
    <w:rsid w:val="00F0184F"/>
    <w:rsid w:val="00F04FF6"/>
    <w:rsid w:val="00F111C7"/>
    <w:rsid w:val="00F116AE"/>
    <w:rsid w:val="00F12D4A"/>
    <w:rsid w:val="00F1395C"/>
    <w:rsid w:val="00F15644"/>
    <w:rsid w:val="00F2217C"/>
    <w:rsid w:val="00F245F4"/>
    <w:rsid w:val="00F24BD7"/>
    <w:rsid w:val="00F26EBD"/>
    <w:rsid w:val="00F30ABA"/>
    <w:rsid w:val="00F36BB4"/>
    <w:rsid w:val="00F41FDB"/>
    <w:rsid w:val="00F42D3A"/>
    <w:rsid w:val="00F4332F"/>
    <w:rsid w:val="00F44B4D"/>
    <w:rsid w:val="00F44F3D"/>
    <w:rsid w:val="00F45FC8"/>
    <w:rsid w:val="00F502F0"/>
    <w:rsid w:val="00F5137C"/>
    <w:rsid w:val="00F54BC0"/>
    <w:rsid w:val="00F5683E"/>
    <w:rsid w:val="00F63149"/>
    <w:rsid w:val="00F7368B"/>
    <w:rsid w:val="00F8027F"/>
    <w:rsid w:val="00F80B0F"/>
    <w:rsid w:val="00F8121B"/>
    <w:rsid w:val="00F87E7D"/>
    <w:rsid w:val="00F91F8C"/>
    <w:rsid w:val="00F94E98"/>
    <w:rsid w:val="00FA27A4"/>
    <w:rsid w:val="00FA5409"/>
    <w:rsid w:val="00FA6BE3"/>
    <w:rsid w:val="00FB0523"/>
    <w:rsid w:val="00FB155D"/>
    <w:rsid w:val="00FB5671"/>
    <w:rsid w:val="00FB6CB3"/>
    <w:rsid w:val="00FB7606"/>
    <w:rsid w:val="00FC0330"/>
    <w:rsid w:val="00FC3F21"/>
    <w:rsid w:val="00FD01BD"/>
    <w:rsid w:val="00FD0292"/>
    <w:rsid w:val="00FE3305"/>
    <w:rsid w:val="00FE5AF5"/>
    <w:rsid w:val="00FE5B67"/>
    <w:rsid w:val="00FF2930"/>
    <w:rsid w:val="00FF3C1F"/>
    <w:rsid w:val="00FF417C"/>
    <w:rsid w:val="00FF66DF"/>
    <w:rsid w:val="00FF6C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D93AD84"/>
  <w15:chartTrackingRefBased/>
  <w15:docId w15:val="{791A993F-CAA2-4F2E-906B-BB37C7811B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7774"/>
  </w:style>
  <w:style w:type="paragraph" w:styleId="Heading1">
    <w:name w:val="heading 1"/>
    <w:basedOn w:val="Normal"/>
    <w:next w:val="Normal"/>
    <w:link w:val="Heading1Char"/>
    <w:uiPriority w:val="9"/>
    <w:qFormat/>
    <w:rsid w:val="00E07E1B"/>
    <w:pPr>
      <w:keepNext/>
      <w:keepLines/>
      <w:spacing w:before="240" w:after="24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8121B"/>
    <w:pPr>
      <w:keepNext/>
      <w:keepLines/>
      <w:spacing w:before="160" w:after="12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8121B"/>
    <w:pPr>
      <w:keepNext/>
      <w:keepLines/>
      <w:spacing w:before="160" w:after="12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F94E98"/>
    <w:pPr>
      <w:ind w:left="720"/>
      <w:contextualSpacing/>
    </w:pPr>
  </w:style>
  <w:style w:type="paragraph" w:styleId="Caption">
    <w:name w:val="caption"/>
    <w:basedOn w:val="Normal"/>
    <w:next w:val="Normal"/>
    <w:autoRedefine/>
    <w:uiPriority w:val="35"/>
    <w:unhideWhenUsed/>
    <w:qFormat/>
    <w:rsid w:val="00D82A17"/>
    <w:pPr>
      <w:keepNext/>
      <w:spacing w:before="120" w:after="120" w:line="240" w:lineRule="auto"/>
      <w:jc w:val="center"/>
    </w:pPr>
    <w:rPr>
      <w:iCs/>
      <w:sz w:val="20"/>
      <w:szCs w:val="18"/>
    </w:rPr>
  </w:style>
  <w:style w:type="character" w:styleId="Hyperlink">
    <w:name w:val="Hyperlink"/>
    <w:basedOn w:val="DefaultParagraphFont"/>
    <w:uiPriority w:val="99"/>
    <w:unhideWhenUsed/>
    <w:rsid w:val="009C064B"/>
    <w:rPr>
      <w:color w:val="0563C1" w:themeColor="hyperlink"/>
      <w:u w:val="single"/>
    </w:rPr>
  </w:style>
  <w:style w:type="paragraph" w:customStyle="1" w:styleId="Default">
    <w:name w:val="Default"/>
    <w:rsid w:val="0052196A"/>
    <w:pPr>
      <w:autoSpaceDE w:val="0"/>
      <w:autoSpaceDN w:val="0"/>
      <w:adjustRightInd w:val="0"/>
      <w:spacing w:line="240" w:lineRule="auto"/>
    </w:pPr>
    <w:rPr>
      <w:rFonts w:cs="Times New Roman"/>
      <w:color w:val="000000"/>
      <w:szCs w:val="24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E07E1B"/>
    <w:rPr>
      <w:rFonts w:eastAsiaTheme="majorEastAsia" w:cstheme="majorBidi"/>
      <w:b/>
      <w:color w:val="000000" w:themeColor="text1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8121B"/>
    <w:rPr>
      <w:rFonts w:eastAsiaTheme="majorEastAsia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8121B"/>
    <w:rPr>
      <w:rFonts w:eastAsiaTheme="majorEastAsia" w:cstheme="majorBidi"/>
      <w:b/>
      <w:szCs w:val="24"/>
    </w:rPr>
  </w:style>
  <w:style w:type="table" w:styleId="TableGrid">
    <w:name w:val="Table Grid"/>
    <w:basedOn w:val="TableNormal"/>
    <w:uiPriority w:val="59"/>
    <w:rsid w:val="003E71C3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Body of text Char"/>
    <w:link w:val="ListParagraph"/>
    <w:uiPriority w:val="34"/>
    <w:rsid w:val="00FB5671"/>
  </w:style>
  <w:style w:type="paragraph" w:styleId="FootnoteText">
    <w:name w:val="footnote text"/>
    <w:basedOn w:val="Normal"/>
    <w:link w:val="FootnoteTextChar"/>
    <w:uiPriority w:val="99"/>
    <w:semiHidden/>
    <w:unhideWhenUsed/>
    <w:rsid w:val="00AB0D8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0D8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B0D84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D06F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D06F3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6D06F3"/>
  </w:style>
  <w:style w:type="table" w:customStyle="1" w:styleId="PlainTable21">
    <w:name w:val="Plain Table 21"/>
    <w:basedOn w:val="TableNormal"/>
    <w:uiPriority w:val="42"/>
    <w:rsid w:val="0086426A"/>
    <w:pPr>
      <w:spacing w:line="240" w:lineRule="auto"/>
      <w:jc w:val="left"/>
    </w:pPr>
    <w:rPr>
      <w:rFonts w:asciiTheme="minorHAnsi" w:hAnsiTheme="minorHAnsi"/>
      <w:sz w:val="22"/>
      <w:lang w:val="id-ID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TableofFigures">
    <w:name w:val="table of figures"/>
    <w:basedOn w:val="Normal"/>
    <w:next w:val="Normal"/>
    <w:uiPriority w:val="99"/>
    <w:unhideWhenUsed/>
    <w:rsid w:val="00D1180C"/>
    <w:pPr>
      <w:spacing w:line="259" w:lineRule="auto"/>
      <w:jc w:val="left"/>
    </w:pPr>
    <w:rPr>
      <w:rFonts w:asciiTheme="minorHAnsi" w:hAnsiTheme="minorHAnsi"/>
      <w:sz w:val="22"/>
    </w:rPr>
  </w:style>
  <w:style w:type="paragraph" w:styleId="Header">
    <w:name w:val="header"/>
    <w:basedOn w:val="Normal"/>
    <w:link w:val="HeaderChar"/>
    <w:uiPriority w:val="99"/>
    <w:unhideWhenUsed/>
    <w:rsid w:val="00AD3474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3474"/>
  </w:style>
  <w:style w:type="paragraph" w:styleId="Footer">
    <w:name w:val="footer"/>
    <w:basedOn w:val="Normal"/>
    <w:link w:val="FooterChar"/>
    <w:uiPriority w:val="99"/>
    <w:unhideWhenUsed/>
    <w:rsid w:val="00AD3474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3474"/>
  </w:style>
  <w:style w:type="character" w:customStyle="1" w:styleId="sc11">
    <w:name w:val="sc11"/>
    <w:basedOn w:val="DefaultParagraphFont"/>
    <w:rsid w:val="0065290E"/>
    <w:rPr>
      <w:rFonts w:ascii="Courier New" w:hAnsi="Courier New" w:cs="Courier New" w:hint="default"/>
      <w:color w:val="008000"/>
      <w:sz w:val="20"/>
      <w:szCs w:val="20"/>
    </w:rPr>
  </w:style>
  <w:style w:type="character" w:customStyle="1" w:styleId="sc0">
    <w:name w:val="sc0"/>
    <w:basedOn w:val="DefaultParagraphFont"/>
    <w:rsid w:val="0065290E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">
    <w:name w:val="sc9"/>
    <w:basedOn w:val="DefaultParagraphFont"/>
    <w:rsid w:val="0065290E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81">
    <w:name w:val="sc81"/>
    <w:basedOn w:val="DefaultParagraphFont"/>
    <w:rsid w:val="0065290E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65290E"/>
    <w:rPr>
      <w:rFonts w:ascii="Courier New" w:hAnsi="Courier New" w:cs="Courier New" w:hint="default"/>
      <w:color w:val="8000FF"/>
      <w:sz w:val="20"/>
      <w:szCs w:val="20"/>
    </w:rPr>
  </w:style>
  <w:style w:type="character" w:customStyle="1" w:styleId="sc61">
    <w:name w:val="sc61"/>
    <w:basedOn w:val="DefaultParagraphFont"/>
    <w:rsid w:val="0065290E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51">
    <w:name w:val="sc51"/>
    <w:basedOn w:val="DefaultParagraphFont"/>
    <w:rsid w:val="0065290E"/>
    <w:rPr>
      <w:rFonts w:ascii="Courier New" w:hAnsi="Courier New" w:cs="Courier New" w:hint="default"/>
      <w:color w:val="FF8000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650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650E"/>
    <w:rPr>
      <w:rFonts w:ascii="Segoe UI" w:hAnsi="Segoe UI" w:cs="Segoe UI"/>
      <w:sz w:val="18"/>
      <w:szCs w:val="18"/>
    </w:rPr>
  </w:style>
  <w:style w:type="character" w:customStyle="1" w:styleId="sc21">
    <w:name w:val="sc21"/>
    <w:basedOn w:val="DefaultParagraphFont"/>
    <w:rsid w:val="0078650E"/>
    <w:rPr>
      <w:rFonts w:ascii="Courier New" w:hAnsi="Courier New" w:cs="Courier New" w:hint="default"/>
      <w:b/>
      <w:bCs/>
      <w:color w:val="0000FF"/>
      <w:sz w:val="20"/>
      <w:szCs w:val="20"/>
    </w:rPr>
  </w:style>
  <w:style w:type="table" w:styleId="TableGridLight">
    <w:name w:val="Grid Table Light"/>
    <w:basedOn w:val="TableNormal"/>
    <w:uiPriority w:val="40"/>
    <w:rsid w:val="00A66ED5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NoSpacing">
    <w:name w:val="No Spacing"/>
    <w:uiPriority w:val="1"/>
    <w:qFormat/>
    <w:rsid w:val="007E2AA0"/>
    <w:pPr>
      <w:spacing w:line="240" w:lineRule="auto"/>
    </w:pPr>
  </w:style>
  <w:style w:type="paragraph" w:customStyle="1" w:styleId="TeksNormal">
    <w:name w:val="TeksNormal"/>
    <w:basedOn w:val="Normal"/>
    <w:link w:val="TeksNormalChar"/>
    <w:qFormat/>
    <w:rsid w:val="00770084"/>
    <w:pPr>
      <w:spacing w:after="160"/>
      <w:ind w:firstLine="720"/>
    </w:pPr>
    <w:rPr>
      <w:sz w:val="20"/>
      <w:lang w:val="id-ID"/>
    </w:rPr>
  </w:style>
  <w:style w:type="character" w:customStyle="1" w:styleId="TeksNormalChar">
    <w:name w:val="TeksNormal Char"/>
    <w:basedOn w:val="DefaultParagraphFont"/>
    <w:link w:val="TeksNormal"/>
    <w:rsid w:val="00770084"/>
    <w:rPr>
      <w:sz w:val="20"/>
      <w:lang w:val="id-ID"/>
    </w:rPr>
  </w:style>
  <w:style w:type="paragraph" w:customStyle="1" w:styleId="Teksnormal0">
    <w:name w:val="Teksnormal"/>
    <w:basedOn w:val="ListParagraph"/>
    <w:link w:val="TeksnormalChar0"/>
    <w:qFormat/>
    <w:rsid w:val="00770084"/>
    <w:pPr>
      <w:spacing w:after="160"/>
      <w:ind w:left="0" w:firstLine="594"/>
    </w:pPr>
    <w:rPr>
      <w:rFonts w:cs="Times New Roman"/>
      <w:szCs w:val="24"/>
      <w:lang w:val="id-ID"/>
    </w:rPr>
  </w:style>
  <w:style w:type="character" w:customStyle="1" w:styleId="TeksnormalChar0">
    <w:name w:val="Teksnormal Char"/>
    <w:basedOn w:val="ListParagraphChar"/>
    <w:link w:val="Teksnormal0"/>
    <w:rsid w:val="00770084"/>
    <w:rPr>
      <w:rFonts w:cs="Times New Roman"/>
      <w:szCs w:val="24"/>
      <w:lang w:val="id-ID"/>
    </w:rPr>
  </w:style>
  <w:style w:type="table" w:styleId="PlainTable4">
    <w:name w:val="Plain Table 4"/>
    <w:basedOn w:val="TableNormal"/>
    <w:uiPriority w:val="44"/>
    <w:rsid w:val="00770084"/>
    <w:pPr>
      <w:spacing w:line="240" w:lineRule="auto"/>
      <w:jc w:val="left"/>
    </w:pPr>
    <w:rPr>
      <w:sz w:val="20"/>
      <w:lang w:val="id-ID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9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97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827603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423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611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6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811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965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320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947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0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288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14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792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55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15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3812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637745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594642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4379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575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9562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7427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379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350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70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0335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244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242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09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386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4411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783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77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8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698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07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93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711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1448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8913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852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988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888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66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40977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8212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621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3399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96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2311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853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85498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2542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613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183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6436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958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027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209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20520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075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60574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650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7583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798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28777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7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773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25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330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925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90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21735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580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5288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765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712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5385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534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23150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299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98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3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4596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22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41100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009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5200403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397755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86233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274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8695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3717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55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38905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688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33327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3389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410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289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077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689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45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7965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498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6142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0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5163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91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64533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809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91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044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463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000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03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09476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7204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213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376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057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496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991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19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6407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379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99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447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64233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963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12768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9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23181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422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55989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939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7907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32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214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010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3525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1663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560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36092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5449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1385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768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2874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463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131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741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58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04238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064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1077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191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666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1679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766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4953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26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781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1595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79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744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0321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6105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38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874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9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5202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972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9011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50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440171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397598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69438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654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056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405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77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08810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117947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723042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299238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192729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833643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971424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579869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445552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84625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7043253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510415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03185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579779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2565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110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8144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7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979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28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32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91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437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086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329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8160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04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00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201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848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178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980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853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660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5885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79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46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89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702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71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901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141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8462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48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540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570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918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28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59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134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178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6488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08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836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685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68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3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697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0313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273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26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81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348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690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207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88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034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6086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420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303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105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145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601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09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107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4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873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308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01963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903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281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499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8812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85064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583927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395625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5294961">
              <w:marLeft w:val="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504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14192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4821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86905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021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8733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6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779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7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40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39842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293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43852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638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01660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7109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614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614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292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532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516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11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31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492275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270429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517333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745413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031832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97490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7859423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687452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175649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5757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330595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797144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429899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897292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357707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1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3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790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301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438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616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269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39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582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30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01370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92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776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23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288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95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193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5263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176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65937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36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4285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5497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822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78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0873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58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782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833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02746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214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20472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04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23456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75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5701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8253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0867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068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136416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71579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77233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954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63937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301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92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8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225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672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570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618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490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77317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344383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451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7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024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49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78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412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365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279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568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22631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082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57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945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090374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44463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375067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835605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64130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4709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765740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35928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700549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942438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918753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838485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056748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619476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488711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085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662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16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779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52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001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063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05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41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207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629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93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270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56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553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04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934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939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518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802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749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35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65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69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795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689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599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800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5134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98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71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989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1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955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521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2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3825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589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959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35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578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532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151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602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72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636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5521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97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513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33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9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4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030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47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852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1010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310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451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928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385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02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937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0981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693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4343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63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62170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30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93439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326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9416119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50600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3497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76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31513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854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69400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1739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711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08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704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2297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493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1473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9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32701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952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38293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748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708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985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56505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93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31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655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31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387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663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5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31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364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681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16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72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824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6443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66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147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87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0958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0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753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564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511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94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3827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956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1638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691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0546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4591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88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972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820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416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186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288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58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19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5733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346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997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527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4159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372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1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003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913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5133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053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217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51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31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088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566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92560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062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32110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428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486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415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47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66515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460414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5038624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6440290">
              <w:marLeft w:val="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148633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2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74821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8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8231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9825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892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3275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133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37202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2248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665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78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38828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367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4747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422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2044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013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32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25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472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050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405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78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521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65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064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91475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744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121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437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1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387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4950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317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6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796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185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9355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214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8492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6348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404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366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213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879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8716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787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143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5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1139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38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2316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000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8324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282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1969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19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6876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67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758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13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6683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120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1642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210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03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127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7725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70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8227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47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3037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344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9013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074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254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83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5843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19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282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8692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5406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499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0546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8356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2325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001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3489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26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467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057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18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809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2878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5467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6833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068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9995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501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580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3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675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623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351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6783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7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7267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96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433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628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9631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59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1301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855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9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320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7751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898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9835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562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6466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55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849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15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7176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160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9682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25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87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26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17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9351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0480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74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8569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815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0026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189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64441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35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0002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235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33927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77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94325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030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49436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73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16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7817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795577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35319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040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44568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814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11833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329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86566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889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66546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90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163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15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41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83835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056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35718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85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255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516669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1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85973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81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4941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903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2766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78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42248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573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5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8316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961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09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141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8685852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01331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04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8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26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94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694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32053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7536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1694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05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233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700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68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746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67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733944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491004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003691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767181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158271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479167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781982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174283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151829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677254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49806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16936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688494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314639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042020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762214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574229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41522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93328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47631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1095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9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1485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55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8569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4325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3512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4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9946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1369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6511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64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8970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28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5447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443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6395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5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4570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688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2322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832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583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94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6477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13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994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68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0112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61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1149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981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3466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77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41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945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304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3048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028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76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4819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99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8043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8630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9033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839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583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5868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7227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01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8438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861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5464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1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8092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4135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58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3879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198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48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86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5799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80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1551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80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8125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60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6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116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1295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0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5040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34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7949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10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9514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5567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7384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8543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742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584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4302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05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5596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895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5006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24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542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369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623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057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0587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9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927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81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8228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717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251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69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8227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99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9502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89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3313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689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310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62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837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79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688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802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604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5653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15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17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6727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11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20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218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771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278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5110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45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9957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7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0493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765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2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8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274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26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7087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6601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417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17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0930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69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693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62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9618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54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3156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64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791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42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100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43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4707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168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59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989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9744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385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5659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1484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9809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8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040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9332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979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184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479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7706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04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9918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0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411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79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525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6262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15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644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5859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05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045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225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5498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69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010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044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3472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98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5989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1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080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15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2009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3864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0051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5821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4185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74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8689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5568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276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814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07734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79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388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22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080131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0204603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11623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71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660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02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169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13310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81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64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150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32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02340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896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921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9649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42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890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053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82679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6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049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801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8512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8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935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158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144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1678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2617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119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86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3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3789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72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625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6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844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57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4766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515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65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48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95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420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28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365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8261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3242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569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638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378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298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967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594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251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53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059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912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402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323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70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53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30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699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25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9538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176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601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46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259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03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866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888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83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1398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730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083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646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274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506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674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891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0117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458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500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037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84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00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683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636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3473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963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867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366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220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565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30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039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1384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83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6410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157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99641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897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139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61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3450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688534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336643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7827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984187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281649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187636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017141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778254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700754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777283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160905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555519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0944883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252102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55999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205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899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146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794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50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0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61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636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318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29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7168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70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275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88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866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821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770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99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514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203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71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746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404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823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564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757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99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97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6796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842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733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94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710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477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426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787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4315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1392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208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95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485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47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0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983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77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832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635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43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576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575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978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966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776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316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9785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39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58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149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491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60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041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26647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624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117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24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579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365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278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60549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11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12268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075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708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66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92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5293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46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1244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308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9834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201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0250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2898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5451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4172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15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6163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50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241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98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4023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450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1015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140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0880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71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302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570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8951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04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2495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559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2080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6656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1051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14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272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416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051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34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91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48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6930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9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7232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370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1257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2909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851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624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2236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21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3384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77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0641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84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7138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88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3766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83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1548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2165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808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4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6448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09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9778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22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342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863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6294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3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9146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59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068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4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5077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13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3448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08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7451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5466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9627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7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5085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875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1663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471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015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464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741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4173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5451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078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25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856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438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902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6719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6343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232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5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6483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41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075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6278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2228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31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443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844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2109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163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15573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271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3721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334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289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24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223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759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57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114659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167777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761334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4806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422282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640139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5735744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014143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96732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763795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81305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725599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756378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228622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510578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080868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233676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725297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543413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204292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37636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1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2746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4157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6981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87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93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2639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2025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167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072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49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335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29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3291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055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7064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290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4284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251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5860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80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4040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927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883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228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797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33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5249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62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5230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79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9112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455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2286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68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1590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255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8970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69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3999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921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4099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630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034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4873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8078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48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4053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894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2827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602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545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581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368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377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705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5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562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8149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0229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31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7768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087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8596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612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249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08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298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15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5295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3906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896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2111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32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99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072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75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967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341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3286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47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230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484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237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45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001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07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8746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28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3693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7365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205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965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3026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74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776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9249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671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5847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93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4020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340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482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152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211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1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621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79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7674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4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2296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19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1584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276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7609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027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24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36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8177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339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2665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8974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6061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469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0607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257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4827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163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5701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7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457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94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4551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78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2046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07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8628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5293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2646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8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894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214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782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451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972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57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71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048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703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525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879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8764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8382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5521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5367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4911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230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3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6347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853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1610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94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0612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195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8444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68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4022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300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1563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72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5940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6378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1060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6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224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41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8037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198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376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74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235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4709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4873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10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9351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3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689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16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647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283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046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63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0087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75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6879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16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75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117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 Version="1987">
  <b:Source>
    <b:Tag>Zin10</b:Tag>
    <b:SourceType>JournalArticle</b:SourceType>
    <b:Guid>{48D056F1-84ED-4337-9C9A-72CC56042C2A}</b:Guid>
    <b:Title>Parallelized Stochastic Gradient Descent</b:Title>
    <b:JournalName>Advances in Neural Information Processing Systems</b:JournalName>
    <b:Year>2010</b:Year>
    <b:Pages>2595-2603</b:Pages>
    <b:Author>
      <b:Author>
        <b:NameList>
          <b:Person>
            <b:Last>Zinkevich</b:Last>
            <b:Middle>A.</b:Middle>
            <b:First>Martin</b:First>
          </b:Person>
          <b:Person>
            <b:Last>Weimer</b:Last>
            <b:First>Markus</b:First>
          </b:Person>
          <b:Person>
            <b:Last>Smola</b:Last>
            <b:First>Alex</b:First>
          </b:Person>
          <b:Person>
            <b:Last>Li</b:Last>
            <b:First>Lihong</b:First>
          </b:Person>
        </b:NameList>
      </b:Author>
    </b:Author>
    <b:RefOrder>2</b:RefOrder>
  </b:Source>
  <b:Source>
    <b:Tag>Zho02</b:Tag>
    <b:SourceType>JournalArticle</b:SourceType>
    <b:Guid>{A42EEB91-6BC3-4314-8AA2-6ADD142213F2}</b:Guid>
    <b:Title>Named Entity Recognition using an HMM-based Chunk Tagger</b:Title>
    <b:JournalName> Proceedings of the 40th Annual Meeting of the Association for  Computational Linguistics (ACL)</b:JournalName>
    <b:Year>2002</b:Year>
    <b:Pages>473-480</b:Pages>
    <b:Author>
      <b:Author>
        <b:NameList>
          <b:Person>
            <b:Last>Zhou</b:Last>
            <b:First>GuoDong</b:First>
          </b:Person>
          <b:Person>
            <b:Last>Su</b:Last>
            <b:First>Jian</b:First>
          </b:Person>
        </b:NameList>
      </b:Author>
    </b:Author>
    <b:RefOrder>3</b:RefOrder>
  </b:Source>
  <b:Source>
    <b:Tag>Zhe</b:Tag>
    <b:SourceType>JournalArticle</b:SourceType>
    <b:Guid>{9D89C7C9-D90E-4BF9-A1D1-9C02DCD7A8F8}</b:Guid>
    <b:Title>Standardized equation for hydrogen gas compressibility factor for fuel consumption applications</b:Title>
    <b:Author>
      <b:Author>
        <b:NameList>
          <b:Person>
            <b:Last>Zheng</b:Last>
            <b:First>Jinyang</b:First>
          </b:Person>
          <b:Person>
            <b:Last>Zhang</b:Last>
            <b:First>Xin</b:First>
          </b:Person>
          <b:Person>
            <b:Last>Xu</b:Last>
            <b:First>Ping</b:First>
          </b:Person>
          <b:Person>
            <b:Last>Gu</b:Last>
            <b:First>Chaohua</b:First>
          </b:Person>
          <b:Person>
            <b:Last>Wu</b:Last>
            <b:First>Bing</b:First>
          </b:Person>
          <b:Person>
            <b:Last>Hou</b:Last>
            <b:First>Yongping</b:First>
          </b:Person>
        </b:NameList>
      </b:Author>
    </b:Author>
    <b:JournalName>International Journal of Hydrogen Energy 41</b:JournalName>
    <b:Year>2016</b:Year>
    <b:Pages>6610-6617</b:Pages>
    <b:RefOrder>4</b:RefOrder>
  </b:Source>
  <b:Source>
    <b:Tag>Placeholder4</b:Tag>
    <b:SourceType>Book</b:SourceType>
    <b:Guid>{032C78A5-2301-4F19-8D24-344DCFCF8633}</b:Guid>
    <b:Title>Mastering Feature Engineering</b:Title>
    <b:Year>2016</b:Year>
    <b:Author>
      <b:Author>
        <b:NameList>
          <b:Person>
            <b:Last>Zheng</b:Last>
            <b:First>Alice</b:First>
          </b:Person>
        </b:NameList>
      </b:Author>
    </b:Author>
    <b:City>Sebastopol</b:City>
    <b:Publisher>O'Reilly</b:Publisher>
    <b:RefOrder>5</b:RefOrder>
  </b:Source>
  <b:Source>
    <b:Tag>Zei</b:Tag>
    <b:SourceType>JournalArticle</b:SourceType>
    <b:Guid>{08CB71CA-2254-4EAB-A60E-A2B54D1D62BD}</b:Guid>
    <b:Title>Adadelta: An Adaptive Learning Rate Method</b:Title>
    <b:Author>
      <b:Author>
        <b:NameList>
          <b:Person>
            <b:Last>Zeiler</b:Last>
            <b:Middle>D.</b:Middle>
            <b:First>Matthew</b:First>
          </b:Person>
        </b:NameList>
      </b:Author>
    </b:Author>
    <b:JournalName>arXiv: 1212.5701v1</b:JournalName>
    <b:Year>2012</b:Year>
    <b:Pages>1-6</b:Pages>
    <b:RefOrder>6</b:RefOrder>
  </b:Source>
  <b:Source>
    <b:Tag>Zai08</b:Tag>
    <b:SourceType>Book</b:SourceType>
    <b:Guid>{17D1E70F-E525-4C1B-892D-61763FC8D55E}</b:Guid>
    <b:Title>Reformasi Pendidikan</b:Title>
    <b:Year>2008</b:Year>
    <b:Author>
      <b:Author>
        <b:NameList>
          <b:Person>
            <b:Last>Zainuddin</b:Last>
          </b:Person>
        </b:NameList>
      </b:Author>
    </b:Author>
    <b:City>Yogyakarta</b:City>
    <b:Publisher>Pustaka Pelajar</b:Publisher>
    <b:RefOrder>7</b:RefOrder>
  </b:Source>
  <b:Source>
    <b:Tag>Yun09</b:Tag>
    <b:SourceType>Book</b:SourceType>
    <b:Guid>{E25ED4C8-3608-4240-A8AD-02135B47188C}</b:Guid>
    <b:Title>Evaluasi Pendidikan</b:Title>
    <b:Year>2009</b:Year>
    <b:City>Jakarta</b:City>
    <b:Publisher>Balai Pustaka</b:Publisher>
    <b:Author>
      <b:Author>
        <b:NameList>
          <b:Person>
            <b:Last>Yunanda</b:Last>
            <b:First>M</b:First>
          </b:Person>
        </b:NameList>
      </b:Author>
    </b:Author>
    <b:RefOrder>8</b:RefOrder>
  </b:Source>
  <b:Source>
    <b:Tag>Win14</b:Tag>
    <b:SourceType>JournalArticle</b:SourceType>
    <b:Guid>{458FAD75-4AC0-41D6-8915-CE52CD05B91E}</b:Guid>
    <b:Title>Implementasi Kombinasi Feature Extraction untuk Content Based Image Retrieval</b:Title>
    <b:Year>2014</b:Year>
    <b:Author>
      <b:Author>
        <b:NameList>
          <b:Person>
            <b:Last>Windana</b:Last>
            <b:First>Fredy</b:First>
          </b:Person>
          <b:Person>
            <b:Last>Sarosa</b:Last>
            <b:First>Moechammad</b:First>
          </b:Person>
          <b:Person>
            <b:Last>Santoso</b:Last>
            <b:Middle>Budi</b:Middle>
            <b:First>Purnomo </b:First>
          </b:Person>
        </b:NameList>
      </b:Author>
    </b:Author>
    <b:RefOrder>9</b:RefOrder>
  </b:Source>
  <b:Source>
    <b:Tag>Wil73</b:Tag>
    <b:SourceType>JournalArticle</b:SourceType>
    <b:Guid>{E1B78B2D-6D5E-4792-B09E-565C27C8A439}</b:Guid>
    <b:Title>Symbolic description of factorial models for analysis of variance</b:Title>
    <b:Year>1973</b:Year>
    <b:Author>
      <b:Author>
        <b:NameList>
          <b:Person>
            <b:Last>Wilkinson</b:Last>
            <b:Middle>N.</b:Middle>
            <b:First>G.</b:First>
          </b:Person>
          <b:Person>
            <b:Last>Rogers</b:Last>
            <b:Middle>E.</b:Middle>
            <b:First>C.</b:First>
          </b:Person>
        </b:NameList>
      </b:Author>
    </b:Author>
    <b:JournalName>Applied Statitstics</b:JournalName>
    <b:Pages>392</b:Pages>
    <b:RefOrder>10</b:RefOrder>
  </b:Source>
  <b:Source>
    <b:Tag>Wid07</b:Tag>
    <b:SourceType>DocumentFromInternetSite</b:SourceType>
    <b:Guid>{1AC9D0AF-5EB6-4A2D-823A-2DD580FFC404}</b:Guid>
    <b:Title>Penggunaan Color Histogram Dalam Image Retrieval</b:Title>
    <b:Year>2007</b:Year>
    <b:Publisher>IlmuKomputer</b:Publisher>
    <b:Author>
      <b:BookAuthor>
        <b:NameList>
          <b:Person>
            <b:Last>Widodo</b:Last>
            <b:First>Yanu</b:First>
          </b:Person>
        </b:NameList>
      </b:BookAuthor>
      <b:Author>
        <b:NameList>
          <b:Person>
            <b:Last>Widodo</b:Last>
            <b:First>Yanu</b:First>
          </b:Person>
        </b:NameList>
      </b:Author>
    </b:Author>
    <b:InternetSiteTitle>Ilmukomputer.com</b:InternetSiteTitle>
    <b:URL>ilmukomputer.org/wp-content/uploads/2009/10/yanuwid-cbir.pdf</b:URL>
    <b:RefOrder>11</b:RefOrder>
  </b:Source>
  <b:Source>
    <b:Tag>Wib08</b:Tag>
    <b:SourceType>Book</b:SourceType>
    <b:Guid>{EEE62F45-A8B9-4BCB-ACC5-B99AF1576EB7}</b:Guid>
    <b:Title>Penggunaan Hidden Markov Model untuk Kompresi Kalimat</b:Title>
    <b:Year>2008</b:Year>
    <b:City>Bandung</b:City>
    <b:Publisher>Thesis</b:Publisher>
    <b:Author>
      <b:Author>
        <b:NameList>
          <b:Person>
            <b:Last>Wibisono</b:Last>
            <b:First>Yudi</b:First>
          </b:Person>
        </b:NameList>
      </b:Author>
    </b:Author>
    <b:RefOrder>12</b:RefOrder>
  </b:Source>
  <b:Source>
    <b:Tag>Yud12</b:Tag>
    <b:SourceType>InternetSite</b:SourceType>
    <b:Guid>{DF5D0474-CA54-49A0-B8ED-BB62A14F962C}</b:Guid>
    <b:Title>Ekstraksi Informasi: Named Entity Recognition</b:Title>
    <b:Year>2012</b:Year>
    <b:Author>
      <b:Author>
        <b:NameList>
          <b:Person>
            <b:Last>Wibisono</b:Last>
            <b:First>Yudi</b:First>
          </b:Person>
        </b:NameList>
      </b:Author>
    </b:Author>
    <b:InternetSiteTitle>Blog Yudi Wibisono</b:InternetSiteTitle>
    <b:Month>2</b:Month>
    <b:Day>7</b:Day>
    <b:URL>https://yudiwbs.wordpress.com/2012/02/07/named-entity-recognition/</b:URL>
    <b:RefOrder>13</b:RefOrder>
  </b:Source>
  <b:Source>
    <b:Tag>Wax71</b:Tag>
    <b:SourceType>JournalArticle</b:SourceType>
    <b:Guid>{6BA7235C-7AA6-43B2-AEE2-89BAEE373E22}</b:Guid>
    <b:Title>A burnett apparatus for the accurate determination of gas compressibility factor and second viral coefficients, and a evalutaion of its capability based on some result for argon and carbon dioxide</b:Title>
    <b:JournalName>Journal of Research - National Bureau of Standards</b:JournalName>
    <b:Year>1971</b:Year>
    <b:Pages>3461-3469</b:Pages>
    <b:Author>
      <b:Author>
        <b:NameList>
          <b:Person>
            <b:Last>Waxman</b:Last>
            <b:First>Meyer</b:First>
          </b:Person>
          <b:Person>
            <b:Last>Hastings</b:Last>
            <b:Middle>R.</b:Middle>
            <b:First>John</b:First>
          </b:Person>
        </b:NameList>
      </b:Author>
    </b:Author>
    <b:RefOrder>14</b:RefOrder>
  </b:Source>
  <b:Source>
    <b:Tag>Tri07</b:Tag>
    <b:SourceType>Book</b:SourceType>
    <b:Guid>{3D1BCCB3-B7AD-4E79-A83D-407273FB7D3E}</b:Guid>
    <b:Title>Model-Model Pembelajaran Inovatif Berorientasi Konstruktivistik</b:Title>
    <b:Year>2007</b:Year>
    <b:City>Jakarta</b:City>
    <b:Publisher>Prestasi Pustaka</b:Publisher>
    <b:Author>
      <b:Author>
        <b:NameList>
          <b:Person>
            <b:Last>Trianto</b:Last>
          </b:Person>
        </b:NameList>
      </b:Author>
    </b:Author>
    <b:RefOrder>15</b:RefOrder>
  </b:Source>
  <b:Source>
    <b:Tag>The17</b:Tag>
    <b:SourceType>InternetSite</b:SourceType>
    <b:Guid>{C35398A3-548D-42BF-99CA-96FB79FBB55C}</b:Guid>
    <b:Title>nan</b:Title>
    <b:InternetSiteTitle>https://www.mathworks.com</b:InternetSiteTitle>
    <b:Year>2017</b:Year>
    <b:Month>July</b:Month>
    <b:Day>24</b:Day>
    <b:URL>https://www.mathworks.com/help/matlab/ref/nan.html?searchHighlight=NaN&amp;s_tid=doc_srchtitle</b:URL>
    <b:Author>
      <b:Author>
        <b:NameList>
          <b:Person>
            <b:Last>The MathWorks</b:Last>
            <b:First>Inc</b:First>
          </b:Person>
        </b:NameList>
      </b:Author>
    </b:Author>
    <b:RefOrder>16</b:RefOrder>
  </b:Source>
  <b:Source>
    <b:Tag>Sug12</b:Tag>
    <b:SourceType>Book</b:SourceType>
    <b:Guid>{A3C6C944-5C78-4E55-A6F7-DD9A10DD81CE}</b:Guid>
    <b:Title>Metode Penelitian Kuantitatif Kualitatif dan R&amp;D</b:Title>
    <b:Year>2012</b:Year>
    <b:Publisher>Alfabeta</b:Publisher>
    <b:City>Bandung</b:City>
    <b:Author>
      <b:Author>
        <b:NameList>
          <b:Person>
            <b:Last>Sugiyono</b:Last>
          </b:Person>
        </b:NameList>
      </b:Author>
    </b:Author>
    <b:RefOrder>17</b:RefOrder>
  </b:Source>
  <b:Source>
    <b:Tag>Sri11</b:Tag>
    <b:SourceType>JournalArticle</b:SourceType>
    <b:Guid>{4DE7CA0E-D2DD-4E03-AAC7-182F7392D524}</b:Guid>
    <b:Title>Identification of optimum inter-stage pressure for two-stage transcritical carbon dioxide refrigeration cycles</b:Title>
    <b:Year>2011</b:Year>
    <b:Author>
      <b:Author>
        <b:NameList>
          <b:Person>
            <b:Last>Srinivasan</b:Last>
            <b:First>K</b:First>
          </b:Person>
        </b:NameList>
      </b:Author>
    </b:Author>
    <b:JournalName>The Journal of Supercritical Fluids</b:JournalName>
    <b:Pages>26-30</b:Pages>
    <b:RefOrder>18</b:RefOrder>
  </b:Source>
  <b:Source>
    <b:Tag>Som11</b:Tag>
    <b:SourceType>Book</b:SourceType>
    <b:Guid>{B8B3DBC6-8686-40F3-A5B5-5E6650C916D9}</b:Guid>
    <b:Title>Software Engineering</b:Title>
    <b:Year>2011</b:Year>
    <b:Author>
      <b:Author>
        <b:NameList>
          <b:Person>
            <b:Last>Sommerville</b:Last>
            <b:First>I</b:First>
          </b:Person>
        </b:NameList>
      </b:Author>
    </b:Author>
    <b:Publisher>Addison-Wesley</b:Publisher>
    <b:RefOrder>19</b:RefOrder>
  </b:Source>
  <b:Source>
    <b:Tag>Pan17</b:Tag>
    <b:SourceType>InternetSite</b:SourceType>
    <b:Guid>{AE33620A-035F-4C85-B4DF-55EF54CDB50F}</b:Guid>
    <b:Title>image-processing-projects</b:Title>
    <b:Year>2017</b:Year>
    <b:Author>
      <b:Author>
        <b:NameList>
          <b:Person>
            <b:Last>solution</b:Last>
            <b:First>Pantech</b:First>
          </b:Person>
        </b:NameList>
      </b:Author>
    </b:Author>
    <b:InternetSiteTitle>www.pantechsolutions.net</b:InternetSiteTitle>
    <b:Month>07</b:Month>
    <b:Day>24</b:Day>
    <b:URL>www.pantechsolutions.net/image-processing-projects/matlab-code-for-image-retrieval</b:URL>
    <b:RefOrder>20</b:RefOrder>
  </b:Source>
  <b:Source>
    <b:Tag>Smo08</b:Tag>
    <b:SourceType>Book</b:SourceType>
    <b:Guid>{584552F5-A4ED-450A-AEF4-3AE4A895E320}</b:Guid>
    <b:Title>Introduction to Machine Learning</b:Title>
    <b:Year>2008</b:Year>
    <b:City>Cambridge</b:City>
    <b:Publisher>Cambridge University Press</b:Publisher>
    <b:Author>
      <b:Author>
        <b:NameList>
          <b:Person>
            <b:Last>Smola</b:Last>
            <b:First>Alex</b:First>
          </b:Person>
          <b:Person>
            <b:Last>Vishwanathan</b:Last>
            <b:Middle>V. N.</b:Middle>
            <b:First>S.</b:First>
          </b:Person>
        </b:NameList>
      </b:Author>
    </b:Author>
    <b:RefOrder>21</b:RefOrder>
  </b:Source>
  <b:Source>
    <b:Tag>Sma02</b:Tag>
    <b:SourceType>JournalArticle</b:SourceType>
    <b:Guid>{521A41A3-1F78-4E01-939E-5B0E40D17A1D}</b:Guid>
    <b:Title>Effective Reinforcement Learning for Mobile Robots</b:Title>
    <b:Year>2002</b:Year>
    <b:Author>
      <b:Author>
        <b:NameList>
          <b:Person>
            <b:Last>Smart</b:Last>
            <b:Middle>D</b:Middle>
            <b:First>William</b:First>
          </b:Person>
          <b:Person>
            <b:Last>Kaelbling</b:Last>
            <b:Middle>Pack</b:Middle>
            <b:First>Leslie</b:First>
          </b:Person>
        </b:NameList>
      </b:Author>
    </b:Author>
    <b:RefOrder>22</b:RefOrder>
  </b:Source>
  <b:Source>
    <b:Tag>Seb01</b:Tag>
    <b:SourceType>InternetSite</b:SourceType>
    <b:Guid>{6212D551-8211-4534-B857-4B463AF5A603}</b:Guid>
    <b:Author>
      <b:Author>
        <b:NameList>
          <b:Person>
            <b:Last>Sebastiani</b:Last>
            <b:First>Fabrizio</b:First>
          </b:Person>
        </b:NameList>
      </b:Author>
    </b:Author>
    <b:Title>Machine Learning in Automated Text Categorization</b:Title>
    <b:JournalName>https://arxiv.org/pdf/cs/0110053.pdf</b:JournalName>
    <b:Year>2001</b:Year>
    <b:Pages>1</b:Pages>
    <b:Month>October</b:Month>
    <b:Day>26</b:Day>
    <b:URL>https://arxiv.org/pdf/cs/0110053.pdf</b:URL>
    <b:RefOrder>23</b:RefOrder>
  </b:Source>
  <b:Source>
    <b:Tag>Seb02</b:Tag>
    <b:SourceType>JournalArticle</b:SourceType>
    <b:Guid>{C9C0AA51-2C61-4D35-9F02-4D28E795AC0E}</b:Guid>
    <b:Author>
      <b:Author>
        <b:NameList>
          <b:Person>
            <b:Last>Sebastiani</b:Last>
            <b:First>Fabrizio</b:First>
          </b:Person>
        </b:NameList>
      </b:Author>
    </b:Author>
    <b:Title>Machine learning in automated text categorization</b:Title>
    <b:JournalName>ACM computing surveys (CSUR)</b:JournalName>
    <b:Year>2002</b:Year>
    <b:Pages>1-47</b:Pages>
    <b:Month>March</b:Month>
    <b:Volume>34</b:Volume>
    <b:Issue>1</b:Issue>
    <b:RefOrder>24</b:RefOrder>
  </b:Source>
  <b:Source>
    <b:Tag>Sch13</b:Tag>
    <b:SourceType>Report</b:SourceType>
    <b:Guid>{8B04F73F-DEC2-46AA-85E8-A0185E60A461}</b:Guid>
    <b:Title>Minimizing Finite Sums with the Stochastic Average Gradient</b:Title>
    <b:Year>2013</b:Year>
    <b:Publisher>INRIA-SIERRA Project - Team Departement d'informatique de l'Ecole Normale Superieure</b:Publisher>
    <b:City>Paris, France</b:City>
    <b:Author>
      <b:Author>
        <b:NameList>
          <b:Person>
            <b:Last>Schmidt</b:Last>
            <b:First>Mark</b:First>
          </b:Person>
          <b:Person>
            <b:Last>Le Roux</b:Last>
            <b:First>Nicolas </b:First>
          </b:Person>
          <b:Person>
            <b:Last>Bach</b:Last>
            <b:First>Francis</b:First>
          </b:Person>
        </b:NameList>
      </b:Author>
    </b:Author>
    <b:RefOrder>25</b:RefOrder>
  </b:Source>
  <b:Source>
    <b:Tag>Sar14</b:Tag>
    <b:SourceType>JournalArticle</b:SourceType>
    <b:Guid>{F149010D-4646-42A8-A7BC-C3DBA1E1A7B5}</b:Guid>
    <b:Title>Penerapan Algoritme Viterbi pada Hidden Markov Model (HMM)</b:Title>
    <b:Year>2014</b:Year>
    <b:Author>
      <b:Author>
        <b:NameList>
          <b:Person>
            <b:Last>Sari</b:Last>
            <b:Middle>Puspita</b:Middle>
            <b:First>Dian</b:First>
          </b:Person>
          <b:Person>
            <b:Last>Haryanto</b:Last>
            <b:First>Toto</b:First>
          </b:Person>
        </b:NameList>
      </b:Author>
    </b:Author>
    <b:JournalName>Seminar Nasional Teknologi Informasi XI Tahun 2014 </b:JournalName>
    <b:Pages>34-38</b:Pages>
    <b:RefOrder>26</b:RefOrder>
  </b:Source>
  <b:Source>
    <b:Tag>Art59</b:Tag>
    <b:SourceType>JournalArticle</b:SourceType>
    <b:Guid>{D4D2B59F-F846-4FFC-A911-33A385CF8172}</b:Guid>
    <b:Title>Some Studies in Machine Learning Using the Game of Checkers</b:Title>
    <b:Year>1959</b:Year>
    <b:Author>
      <b:Author>
        <b:NameList>
          <b:Person>
            <b:Last>Samuel</b:Last>
            <b:First>Arthur</b:First>
            <b:Middle>Lee</b:Middle>
          </b:Person>
        </b:NameList>
      </b:Author>
    </b:Author>
    <b:JournalName>IBM Journal</b:JournalName>
    <b:Pages>535-554</b:Pages>
    <b:RefOrder>27</b:RefOrder>
  </b:Source>
  <b:Source>
    <b:Tag>Rui99</b:Tag>
    <b:SourceType>JournalArticle</b:SourceType>
    <b:Guid>{6FA9365E-6764-449F-A3D2-703DF9BC8E95}</b:Guid>
    <b:Title>Image Retrieval: Current Techniques, Promising Directions, and Open Issues</b:Title>
    <b:JournalName>Journal of Visual Communication and Image Representation 10</b:JournalName>
    <b:Year>1999</b:Year>
    <b:Author>
      <b:Author>
        <b:NameList>
          <b:Person>
            <b:Last>Rui</b:Last>
            <b:First>Yong</b:First>
          </b:Person>
          <b:Person>
            <b:Last>Huang</b:Last>
            <b:Middle>S</b:Middle>
            <b:First>Thomas</b:First>
          </b:Person>
          <b:Person>
            <b:Last>Chang</b:Last>
            <b:First>Shih-Fu</b:First>
          </b:Person>
        </b:NameList>
      </b:Author>
    </b:Author>
    <b:RefOrder>28</b:RefOrder>
  </b:Source>
  <b:Source>
    <b:Tag>Rud16</b:Tag>
    <b:SourceType>Book</b:SourceType>
    <b:Guid>{BAE519F9-1FE4-4AD1-9A8C-CBF64505FABD}</b:Guid>
    <b:Title>An Overview of gradient descent optimization algorithms</b:Title>
    <b:Year>2016</b:Year>
    <b:City>Galway</b:City>
    <b:Publisher>NUI Galway, Insight Centre for Data Analytics</b:Publisher>
    <b:Author>
      <b:Author>
        <b:NameList>
          <b:Person>
            <b:Last>Ruder</b:Last>
            <b:First>Sebastian</b:First>
          </b:Person>
        </b:NameList>
      </b:Author>
    </b:Author>
    <b:RefOrder>29</b:RefOrder>
  </b:Source>
  <b:Source>
    <b:Tag>Riz15</b:Tag>
    <b:SourceType>Report</b:SourceType>
    <b:Guid>{F9EDF37A-7798-495D-9AE4-6DE3071585FB}</b:Guid>
    <b:Title>Data Science and Big Data Processing in R: Representations and Software</b:Title>
    <b:Year>2015</b:Year>
    <b:Publisher>Universidad de Granada</b:Publisher>
    <b:City>Granada</b:City>
    <b:Author>
      <b:Author>
        <b:NameList>
          <b:Person>
            <b:Last>Riza</b:Last>
            <b:Middle>Septem</b:Middle>
            <b:First>Lala</b:First>
          </b:Person>
        </b:NameList>
      </b:Author>
    </b:Author>
    <b:RefOrder>30</b:RefOrder>
  </b:Source>
  <b:Source>
    <b:Tag>Ric13</b:Tag>
    <b:SourceType>Book</b:SourceType>
    <b:Guid>{8880E42A-95DA-48C7-87F1-74C649860502}</b:Guid>
    <b:Title>Building Machine Learning Systems with Python</b:Title>
    <b:Year>2013</b:Year>
    <b:City>Birmingham</b:City>
    <b:Publisher>PACKT</b:Publisher>
    <b:Author>
      <b:Author>
        <b:NameList>
          <b:Person>
            <b:Last>Richert</b:Last>
            <b:First>Will</b:First>
          </b:Person>
          <b:Person>
            <b:Last>Coelho</b:Last>
            <b:Middle>Pedro</b:Middle>
            <b:First>Luis</b:First>
          </b:Person>
        </b:NameList>
      </b:Author>
    </b:Author>
    <b:RefOrder>31</b:RefOrder>
  </b:Source>
  <b:Source>
    <b:Tag>Rat14</b:Tag>
    <b:SourceType>Book</b:SourceType>
    <b:Guid>{910C5E65-6634-4FC1-A18C-C7DE96E94136}</b:Guid>
    <b:Title>Evaluasi Pembelajaran</b:Title>
    <b:Year>2014</b:Year>
    <b:City>Bandung</b:City>
    <b:Publisher>Pustaka Setia</b:Publisher>
    <b:Author>
      <b:Author>
        <b:NameList>
          <b:Person>
            <b:Last>Ratnawulan</b:Last>
            <b:First>E</b:First>
          </b:Person>
          <b:Person>
            <b:Last>Rusdiana</b:Last>
            <b:First>A</b:First>
          </b:Person>
        </b:NameList>
      </b:Author>
    </b:Author>
    <b:RefOrder>32</b:RefOrder>
  </b:Source>
  <b:Source>
    <b:Tag>Ras16</b:Tag>
    <b:SourceType>DocumentFromInternetSite</b:SourceType>
    <b:Guid>{58173374-D40D-4AA2-B4F5-F397039354D8}</b:Guid>
    <b:Title>Single-Layer Neural Networks and Gradient Descent</b:Title>
    <b:Year>2016</b:Year>
    <b:InternetSiteTitle>sebastianraschka</b:InternetSiteTitle>
    <b:Month>September</b:Month>
    <b:Day>8</b:Day>
    <b:URL>http://sebastianraschka.com/Articles/2015_singlelayer_neurons.html</b:URL>
    <b:Author>
      <b:Author>
        <b:NameList>
          <b:Person>
            <b:Last>Raschka</b:Last>
            <b:First>Sebastian</b:First>
          </b:Person>
        </b:NameList>
      </b:Author>
    </b:Author>
    <b:LCID>id-ID</b:LCID>
    <b:RefOrder>33</b:RefOrder>
  </b:Source>
  <b:Source>
    <b:Tag>Qia99</b:Tag>
    <b:SourceType>JournalArticle</b:SourceType>
    <b:Guid>{B1B2F832-B302-4B6B-8940-E77B58F2A7DA}</b:Guid>
    <b:Title>On the momentum term in gradient descent learning algorithms.</b:Title>
    <b:JournalName>Neural networks : the official journal of the International Neural Network Society</b:JournalName>
    <b:Year>1999</b:Year>
    <b:Pages>145-151</b:Pages>
    <b:Author>
      <b:Author>
        <b:NameList>
          <b:Person>
            <b:Last>Qian</b:Last>
            <b:First>Ning</b:First>
          </b:Person>
        </b:NameList>
      </b:Author>
    </b:Author>
    <b:RefOrder>34</b:RefOrder>
  </b:Source>
  <b:Source>
    <b:Tag>20015</b:Tag>
    <b:SourceType>JournalArticle</b:SourceType>
    <b:Guid>{44E9B097-2B16-4247-A54B-7F56E4F7D372}</b:Guid>
    <b:Author>
      <b:Author>
        <b:NameList>
          <b:Person>
            <b:Last>Purnamasari</b:Last>
            <b:First>Andrita</b:First>
          </b:Person>
          <b:Person>
            <b:Last>Rochmawati</b:Last>
          </b:Person>
        </b:NameList>
      </b:Author>
    </b:Author>
    <b:Title>Pengembangan Alat Evaluasi Pembelajaran Berbasis Teknologi Informasi Dan Komunikasi Dengan Wondershare Quiz Creator Materi Sistem Penilaian Persediaan</b:Title>
    <b:JournalName>Jurnal Pendidikan. Volume 03 Nomor 01</b:JournalName>
    <b:Year>2015</b:Year>
    <b:Pages>0-216</b:Pages>
    <b:RefOrder>35</b:RefOrder>
  </b:Source>
  <b:Source>
    <b:Tag>Pre02</b:Tag>
    <b:SourceType>Book</b:SourceType>
    <b:Guid>{3238F716-18DD-478A-AA28-FD4BDA82308D}</b:Guid>
    <b:Title>Software Engineering: A Practitioner Approach</b:Title>
    <b:Year>2002</b:Year>
    <b:City>New York</b:City>
    <b:Publisher>Mc Graw Hill</b:Publisher>
    <b:Author>
      <b:Author>
        <b:NameList>
          <b:Person>
            <b:Last>Pressman</b:Last>
            <b:Middle>E.</b:Middle>
            <b:First>Roger</b:First>
          </b:Person>
        </b:NameList>
      </b:Author>
    </b:Author>
    <b:RefOrder>36</b:RefOrder>
  </b:Source>
  <b:Source>
    <b:Tag>Ped11</b:Tag>
    <b:SourceType>JournalArticle</b:SourceType>
    <b:Guid>{53CA7B10-7630-4FFD-9084-2EB281A0445B}</b:Guid>
    <b:Title>Scikit-learn: Machine Learning in Python</b:Title>
    <b:JournalName>Journal of Machine Learning Research 12</b:JournalName>
    <b:Year>2011</b:Year>
    <b:Pages>2825-2830</b:Pages>
    <b:Author>
      <b:Author>
        <b:NameList>
          <b:Person>
            <b:Last>Pedregosa</b:Last>
            <b:First>Fabian</b:First>
          </b:Person>
          <b:Person>
            <b:Last>Varoquaux</b:Last>
            <b:First>Gael</b:First>
          </b:Person>
          <b:Person>
            <b:Last>Gramfort</b:Last>
            <b:First>Alexandre</b:First>
          </b:Person>
          <b:Person>
            <b:Last>Michel</b:Last>
            <b:First>Vincent</b:First>
          </b:Person>
          <b:Person>
            <b:Last>Thirion</b:Last>
            <b:First>Bertrand</b:First>
          </b:Person>
        </b:NameList>
      </b:Author>
    </b:Author>
    <b:RefOrder>37</b:RefOrder>
  </b:Source>
  <b:Source>
    <b:Tag>Pat15</b:Tag>
    <b:SourceType>Book</b:SourceType>
    <b:Guid>{2FB573DA-CE6C-42B2-9616-DC536B2D1B87}</b:Guid>
    <b:Title>Normalization: A Preprocessing Stage</b:Title>
    <b:Year>2015</b:Year>
    <b:City>New York</b:City>
    <b:Publisher>Cornell University Library</b:Publisher>
    <b:Author>
      <b:Author>
        <b:NameList>
          <b:Person>
            <b:Last>Patro</b:Last>
            <b:Middle>Krishna</b:Middle>
            <b:First>S.Gopal</b:First>
          </b:Person>
          <b:Person>
            <b:Last>Sahu</b:Last>
            <b:Middle>Kumar</b:Middle>
            <b:First>Kishore</b:First>
          </b:Person>
        </b:NameList>
      </b:Author>
    </b:Author>
    <b:RefOrder>38</b:RefOrder>
  </b:Source>
  <b:Source>
    <b:Tag>Pat12</b:Tag>
    <b:SourceType>JournalArticle</b:SourceType>
    <b:Guid>{0BBA4D16-D177-411A-A1DC-77CFDC599D4C}</b:Guid>
    <b:Title>An Enhanced Approach for Content Based Image Retrieval</b:Title>
    <b:Year>2012</b:Year>
    <b:Pages>415-418</b:Pages>
    <b:Publisher>ImageCLEF Working Notes</b:Publisher>
    <b:Author>
      <b:Author>
        <b:NameList>
          <b:Person>
            <b:Last>Patheja P.S.</b:Last>
            <b:First>Waoo</b:First>
            <b:Middle>Akhilesh A. and Maurya Jay Prakash.</b:Middle>
          </b:Person>
        </b:NameList>
      </b:Author>
    </b:Author>
    <b:JournalName>International Science Congress Association, Research Journal of Recent Sciences,</b:JournalName>
    <b:RefOrder>39</b:RefOrder>
  </b:Source>
  <b:Source>
    <b:Tag>Par05</b:Tag>
    <b:SourceType>Book</b:SourceType>
    <b:Guid>{DDB48842-ECE2-4252-B33D-B0B9E320EE86}</b:Guid>
    <b:Title>TOEFL Practical Strategy for The Best Scores</b:Title>
    <b:Year>2005</b:Year>
    <b:City>Yogyakarta</b:City>
    <b:Publisher>ANDI</b:Publisher>
    <b:Author>
      <b:Author>
        <b:NameList>
          <b:Person>
            <b:Last>Pardiyono</b:Last>
          </b:Person>
        </b:NameList>
      </b:Author>
    </b:Author>
    <b:RefOrder>40</b:RefOrder>
  </b:Source>
  <b:Source>
    <b:Tag>Pap08</b:Tag>
    <b:SourceType>JournalArticle</b:SourceType>
    <b:Guid>{69FCFD4C-9218-483E-B625-C4C759BDC6C1}</b:Guid>
    <b:Title>Automatic Generation of Multiple Choice Questions From Domain Ontologies</b:Title>
    <b:JournalName>In e-learning</b:JournalName>
    <b:Year>2008</b:Year>
    <b:Pages>427-434</b:Pages>
    <b:Author>
      <b:Author>
        <b:NameList>
          <b:Person>
            <b:Last>Papasalouros</b:Last>
            <b:First>Andreas</b:First>
          </b:Person>
          <b:Person>
            <b:Last>Kanaris</b:Last>
            <b:First>Konstantinos</b:First>
          </b:Person>
          <b:Person>
            <b:Last>Kotis</b:Last>
            <b:First>Konstantinos</b:First>
          </b:Person>
        </b:NameList>
      </b:Author>
    </b:Author>
    <b:RefOrder>41</b:RefOrder>
  </b:Source>
  <b:Source>
    <b:Tag>Pap141</b:Tag>
    <b:SourceType>JournalArticle</b:SourceType>
    <b:Guid>{03361D45-1C9B-4EA8-AF7F-F58C096D5D7A}</b:Guid>
    <b:Author>
      <b:Author>
        <b:NameList>
          <b:Person>
            <b:Last>Papamakarios</b:Last>
            <b:First>Gege</b:First>
          </b:Person>
        </b:NameList>
      </b:Author>
    </b:Author>
    <b:Title>Comparison of Modern Stochastic Optimization Algorithms</b:Title>
    <b:Year>2014</b:Year>
    <b:Month>December</b:Month>
    <b:RefOrder>42</b:RefOrder>
  </b:Source>
  <b:Source>
    <b:Tag>Pan13</b:Tag>
    <b:SourceType>JournalArticle</b:SourceType>
    <b:Guid>{D783CE87-337C-4C96-8B7A-51799E725CB3}</b:Guid>
    <b:Title>Automatic Question Generation Using Software Agents for Technical Institutions</b:Title>
    <b:JournalName>International Journal of Advanced Computer Research</b:JournalName>
    <b:Year>2013</b:Year>
    <b:Pages>307</b:Pages>
    <b:Author>
      <b:Author>
        <b:NameList>
          <b:Person>
            <b:Last>Pandey</b:Last>
            <b:First>Shivank</b:First>
          </b:Person>
          <b:Person>
            <b:Last>Rajeswari</b:Last>
            <b:First>KC</b:First>
          </b:Person>
        </b:NameList>
      </b:Author>
    </b:Author>
    <b:RefOrder>43</b:RefOrder>
  </b:Source>
  <b:Source>
    <b:Tag>Nil061</b:Tag>
    <b:SourceType>JournalArticle</b:SourceType>
    <b:Guid>{39FB39BA-F942-4789-AFE4-7057D419DD70}</b:Guid>
    <b:Title>A Visual Vocabulary for Flower Classification</b:Title>
    <b:JournalName>Proceedings of the IEEE Conference on Computer Vision and Pattern Recognition</b:JournalName>
    <b:Year>2006</b:Year>
    <b:Author>
      <b:Author>
        <b:NameList>
          <b:Person>
            <b:Last>Nilsback</b:Last>
            <b:Middle>Elena</b:Middle>
            <b:First>Maria</b:First>
          </b:Person>
          <b:Person>
            <b:Last>Zisserman</b:Last>
            <b:First>Andrew</b:First>
          </b:Person>
        </b:NameList>
      </b:Author>
    </b:Author>
    <b:RefOrder>44</b:RefOrder>
  </b:Source>
  <b:Source>
    <b:Tag>Ngu17</b:Tag>
    <b:SourceType>JournalArticle</b:SourceType>
    <b:Guid>{539DF075-2636-47FD-B4E3-862814B88877}</b:Guid>
    <b:Author>
      <b:Author>
        <b:NameList>
          <b:Person>
            <b:Last>Nguyen</b:Last>
            <b:First>Lam</b:First>
            <b:Middle>M</b:Middle>
          </b:Person>
          <b:Person>
            <b:Last>Liu</b:Last>
            <b:First>Jie</b:First>
          </b:Person>
          <b:Person>
            <b:Last>Scheinberg</b:Last>
            <b:First>Katya</b:First>
          </b:Person>
          <b:Person>
            <b:Last>Takáč</b:Last>
            <b:First>Martin</b:First>
          </b:Person>
        </b:NameList>
      </b:Author>
    </b:Author>
    <b:Title>SARAH: A Novel Method for Machine Learning Problems Using Stochastic Recursive Gradient</b:Title>
    <b:Year>2017</b:Year>
    <b:JournalName>arXiv preprint arXiv:1703.00102</b:JournalName>
    <b:RefOrder>45</b:RefOrder>
  </b:Source>
  <b:Source>
    <b:Tag>Nes83</b:Tag>
    <b:SourceType>JournalArticle</b:SourceType>
    <b:Guid>{B5260E31-A23B-4462-8D0A-97256A4779C8}</b:Guid>
    <b:Title>A method for unconstrained convex minimization problem with the rate of convergence O (1/k2)</b:Title>
    <b:JournalName>Soviet Mathematics Doklady 27 (2)</b:JournalName>
    <b:Year>1983</b:Year>
    <b:Pages>543-547</b:Pages>
    <b:Author>
      <b:Author>
        <b:NameList>
          <b:Person>
            <b:Last>Nesterov</b:Last>
            <b:First>Yurii</b:First>
          </b:Person>
        </b:NameList>
      </b:Author>
    </b:Author>
    <b:RefOrder>46</b:RefOrder>
  </b:Source>
  <b:Source>
    <b:Tag>Nad07</b:Tag>
    <b:SourceType>JournalArticle</b:SourceType>
    <b:Guid>{C184B13F-1DF8-4BBB-9AA4-5B6E8C59CB77}</b:Guid>
    <b:Title>A survey of named entity recognition and classification</b:Title>
    <b:Year>2007</b:Year>
    <b:Author>
      <b:Author>
        <b:NameList>
          <b:Person>
            <b:Last>Nadeau</b:Last>
            <b:First>D</b:First>
          </b:Person>
          <b:Person>
            <b:Last>Sekine</b:Last>
            <b:First>S</b:First>
          </b:Person>
        </b:NameList>
      </b:Author>
    </b:Author>
    <b:JournalName>Lingvisticae Investigationes 30.1</b:JournalName>
    <b:Pages>3-26</b:Pages>
    <b:RefOrder>47</b:RefOrder>
  </b:Source>
  <b:Source>
    <b:Tag>McA04</b:Tag>
    <b:SourceType>Book</b:SourceType>
    <b:Guid>{9497F915-B5BF-4F5B-9553-B3F6215B5108}</b:Guid>
    <b:Title>An Introduction to Digital Image Processing with MATLAB</b:Title>
    <b:Year>2004</b:Year>
    <b:City>Australia</b:City>
    <b:Publisher>Course Technology</b:Publisher>
    <b:Author>
      <b:Author>
        <b:NameList>
          <b:Person>
            <b:Last>McAndrew</b:Last>
            <b:First>Alasdair</b:First>
          </b:Person>
        </b:NameList>
      </b:Author>
    </b:Author>
    <b:RefOrder>48</b:RefOrder>
  </b:Source>
  <b:Source>
    <b:Tag>May17</b:Tag>
    <b:SourceType>InternetSite</b:SourceType>
    <b:Guid>{3615B8AE-A2D3-472D-A831-2184A6562C2B}</b:Guid>
    <b:Title>Kumpulan Soal TOEFL ‘Reading Comprehension’ Beserta Jawaban Dan Penjelasan</b:Title>
    <b:Year>2017</b:Year>
    <b:InternetSiteTitle>Kuliah Bahasa Inggris</b:InternetSiteTitle>
    <b:Month>9</b:Month>
    <b:Day>13</b:Day>
    <b:URL>http://www.kuliahbahasainggris.com/kumpulan-soal-toefl-reading-comprehension-beserta-jawaban-dan-penjelasan/</b:URL>
    <b:Author>
      <b:Author>
        <b:NameList>
          <b:Person>
            <b:Last>May</b:Last>
            <b:First>Yona</b:First>
          </b:Person>
        </b:NameList>
      </b:Author>
    </b:Author>
    <b:RefOrder>49</b:RefOrder>
  </b:Source>
  <b:Source>
    <b:Tag>MathWorks9416</b:Tag>
    <b:SourceType>InternetSite</b:SourceType>
    <b:Guid>{905B3C89-C0F2-4CDC-9817-549203FC433D}</b:Guid>
    <b:Title>MATLAB Features</b:Title>
    <b:InternetSiteTitle>mathworks</b:InternetSiteTitle>
    <b:Year>1994-2016</b:Year>
    <b:URL>https://www.mathworks.com/products/matlab/features.html</b:URL>
    <b:Author>
      <b:Author>
        <b:NameList>
          <b:Person>
            <b:Last>MathWorks</b:Last>
          </b:Person>
        </b:NameList>
      </b:Author>
    </b:Author>
    <b:RefOrder>50</b:RefOrder>
  </b:Source>
  <b:Source>
    <b:Tag>Mar93</b:Tag>
    <b:SourceType>JournalArticle</b:SourceType>
    <b:Guid>{152C062E-2399-4ACA-9660-2E0033FAFD53}</b:Guid>
    <b:Title>Building a large annotated corpus of English: The Penn treebank</b:Title>
    <b:Year>1993</b:Year>
    <b:Author>
      <b:Author>
        <b:NameList>
          <b:Person>
            <b:Last>Marcus</b:Last>
            <b:Middle>P.</b:Middle>
            <b:First>M.</b:First>
          </b:Person>
          <b:Person>
            <b:Last>Santorini</b:Last>
            <b:First>B.</b:First>
          </b:Person>
        </b:NameList>
      </b:Author>
    </b:Author>
    <b:JournalName>Computational Linguistics 19(2)</b:JournalName>
    <b:Pages>313-330</b:Pages>
    <b:RefOrder>51</b:RefOrder>
  </b:Source>
  <b:Source>
    <b:Tag>Man08</b:Tag>
    <b:SourceType>JournalArticle</b:SourceType>
    <b:Guid>{655C4A1D-C973-4076-ACB1-1B31B05AC6A8}</b:Guid>
    <b:Title>Named Entity Recognition Approaches</b:Title>
    <b:JournalName>IJCSNS International journal of COmputer Science and Network Security Vol. 8 No. 2</b:JournalName>
    <b:Year>2008</b:Year>
    <b:Author>
      <b:Author>
        <b:NameList>
          <b:Person>
            <b:Last>Mansouri</b:Last>
          </b:Person>
          <b:Person>
            <b:Last>Affendey</b:Last>
            <b:Middle>S</b:Middle>
            <b:First>L </b:First>
          </b:Person>
          <b:Person>
            <b:Last>Mamat</b:Last>
            <b:First>A</b:First>
          </b:Person>
        </b:NameList>
      </b:Author>
    </b:Author>
    <b:RefOrder>52</b:RefOrder>
  </b:Source>
  <b:Source>
    <b:Tag>Man14</b:Tag>
    <b:SourceType>JournalArticle</b:SourceType>
    <b:Guid>{C770AA39-611A-4A4D-A375-DD6EF9AF74DB}</b:Guid>
    <b:Title>The Stanford CoreNLP Natural Language Processing Toolkit</b:Title>
    <b:JournalName>Proceedings of 52nd Annual Meeting of the Association for Computational Linguistics: System Demonstrations</b:JournalName>
    <b:Year>2014</b:Year>
    <b:Pages>55-60</b:Pages>
    <b:Author>
      <b:Author>
        <b:NameList>
          <b:Person>
            <b:Last>Manning</b:Last>
            <b:Middle>D.</b:Middle>
            <b:First>Christopher</b:First>
          </b:Person>
          <b:Person>
            <b:Last>Surdeanu</b:Last>
            <b:First>Mihai</b:First>
          </b:Person>
          <b:Person>
            <b:Last>Baueur</b:Last>
            <b:First>John</b:First>
          </b:Person>
          <b:Person>
            <b:Last>Finkel</b:Last>
            <b:First>Jenny</b:First>
          </b:Person>
          <b:Person>
            <b:Last>Bethard</b:Last>
            <b:Middle>J.</b:Middle>
            <b:First>Steven</b:First>
          </b:Person>
          <b:Person>
            <b:Last>McClosky</b:Last>
            <b:First>David</b:First>
          </b:Person>
        </b:NameList>
      </b:Author>
    </b:Author>
    <b:RefOrder>53</b:RefOrder>
  </b:Source>
  <b:Source>
    <b:Tag>Placeholder2</b:Tag>
    <b:SourceType>BookSection</b:SourceType>
    <b:Guid>{EC9CC15E-7625-473A-8311-DA27E574B766}</b:Guid>
    <b:Title>Introduction to Information Retrieval</b:Title>
    <b:Year>2008</b:Year>
    <b:Pages>153</b:Pages>
    <b:City>England</b:City>
    <b:Publisher>Cambridge University Press</b:Publisher>
    <b:Author>
      <b:Author>
        <b:NameList>
          <b:Person>
            <b:Last>Manning</b:Last>
            <b:Middle>D</b:Middle>
            <b:First>Christopher</b:First>
          </b:Person>
          <b:Person>
            <b:Last>Raghavan</b:Last>
            <b:First>Prabhakar</b:First>
          </b:Person>
          <b:Person>
            <b:Last>Schutze</b:Last>
            <b:First>Hinrich</b:First>
          </b:Person>
        </b:NameList>
      </b:Author>
    </b:Author>
    <b:RefOrder>54</b:RefOrder>
  </b:Source>
  <b:Source>
    <b:Tag>Mah13</b:Tag>
    <b:SourceType>JournalArticle</b:SourceType>
    <b:Guid>{2F480550-DEF3-4E6C-9155-C9DB65E58D08}</b:Guid>
    <b:Title>Development of a New Correlation of Gas Compressibility Factor (Z-Factor) for High Pressure Gas Reservoir</b:Title>
    <b:Year>2013</b:Year>
    <b:Author>
      <b:Author>
        <b:NameList>
          <b:Person>
            <b:Last>Mahmoud</b:Last>
            <b:Middle>Ahmednasreldin</b:Middle>
            <b:First>Mohamed </b:First>
          </b:Person>
        </b:NameList>
      </b:Author>
    </b:Author>
    <b:JournalName>Journal of Energy Resources Technology, vol. 136, No.1</b:JournalName>
    <b:RefOrder>55</b:RefOrder>
  </b:Source>
  <b:Source>
    <b:Tag>Lon03</b:Tag>
    <b:SourceType>Book</b:SourceType>
    <b:Guid>{8AD4410A-2169-473F-B097-E41DDE691056}</b:Guid>
    <b:Author>
      <b:Author>
        <b:NameList>
          <b:Person>
            <b:Last>Long</b:Last>
            <b:First>F.,</b:First>
            <b:Middle>Zhang, H., &amp; Feng, D. D</b:Middle>
          </b:Person>
        </b:NameList>
      </b:Author>
    </b:Author>
    <b:Title>Fundamentals of Content Based Image Retrieval, Technological Fundamentals and Applications</b:Title>
    <b:Year>2003</b:Year>
    <b:City>New York</b:City>
    <b:Publisher>Springer-Verlag</b:Publisher>
    <b:RefOrder>56</b:RefOrder>
  </b:Source>
  <b:Source>
    <b:Tag>LiG12</b:Tag>
    <b:SourceType>JournalArticle</b:SourceType>
    <b:Guid>{7CED31CC-F3D5-4BF2-88F4-F636E53C5F5F}</b:Guid>
    <b:Title>A Comparative Analysis of ALOS PALSAR L-Band and RADARSAT-2 C-Band Data for Land-Cover Classification in a Tropical Moist Region</b:Title>
    <b:Year>2012</b:Year>
    <b:JournalName> ISPRS Journal of Photogrammetry and Remote Sensing</b:JournalName>
    <b:Pages>Vol. 70, pp. 26-38</b:Pages>
    <b:ConferenceName>ISPRS Journal of Photogrammetry and Remote Sensing</b:ConferenceName>
    <b:Author>
      <b:Author>
        <b:NameList>
          <b:Person>
            <b:Last>Li</b:Last>
            <b:First>Guiying</b:First>
          </b:Person>
          <b:Person>
            <b:Last>Lu</b:Last>
            <b:First>Dengsheng</b:First>
          </b:Person>
          <b:Person>
            <b:Last>Moran</b:Last>
            <b:First>Emilio</b:First>
          </b:Person>
          <b:Person>
            <b:Last>Dutra</b:Last>
            <b:First>Luciano</b:First>
          </b:Person>
          <b:Person>
            <b:Last>Batistella</b:Last>
            <b:First>Mateus</b:First>
          </b:Person>
        </b:NameList>
      </b:Author>
    </b:Author>
    <b:RefOrder>57</b:RefOrder>
  </b:Source>
  <b:Source>
    <b:Tag>Lar12</b:Tag>
    <b:SourceType>JournalArticle</b:SourceType>
    <b:Guid>{4708CD57-92C8-4672-B892-B2953EF3C051}</b:Guid>
    <b:Title>Analisis dan Simulasi Image Retrieval Berdasarkan Ciri Warna Dengan Metode Wavelet</b:Title>
    <b:Year>2012</b:Year>
    <b:Author>
      <b:Author>
        <b:NameList>
          <b:Person>
            <b:Last>Larasati</b:Last>
            <b:First>T.,</b:First>
            <b:Middle>Hidayat, B., &amp; Novianty, A.</b:Middle>
          </b:Person>
        </b:NameList>
      </b:Author>
    </b:Author>
    <b:RefOrder>58</b:RefOrder>
  </b:Source>
  <b:Source>
    <b:Tag>Deb16</b:Tag>
    <b:SourceType>InternetSite</b:SourceType>
    <b:Guid>{77739164-667B-42F7-A411-E728FF054D45}</b:Guid>
    <b:Title>Artificial Intelligence and Machine Learning: How Computers Learn</b:Title>
    <b:Year>2016</b:Year>
    <b:Author>
      <b:Author>
        <b:NameList>
          <b:Person>
            <b:Last>Landau</b:Last>
            <b:First>Deb</b:First>
            <b:Middle>Miller</b:Middle>
          </b:Person>
        </b:NameList>
      </b:Author>
    </b:Author>
    <b:InternetSiteTitle>iQ Intel</b:InternetSiteTitle>
    <b:Month>August</b:Month>
    <b:Day>17</b:Day>
    <b:URL>https://iq.intel.com/artificial-intelligence-and-machine-learning/</b:URL>
    <b:RefOrder>59</b:RefOrder>
  </b:Source>
  <b:Source>
    <b:Tag>Kus09</b:Tag>
    <b:SourceType>JournalArticle</b:SourceType>
    <b:Guid>{B226C042-E0AA-4C44-B7A3-9EA1BB6D1A91}</b:Guid>
    <b:Title>Ekstraksi Ciri Warna, Bentuk dan Tekstur Untuk Temu Kembali Citra Hewan</b:Title>
    <b:Year>2009</b:Year>
    <b:Author>
      <b:Author>
        <b:NameList>
          <b:Person>
            <b:Last>Kusumaningsih</b:Last>
            <b:First>I</b:First>
          </b:Person>
        </b:NameList>
      </b:Author>
    </b:Author>
    <b:RefOrder>60</b:RefOrder>
  </b:Source>
  <b:Source>
    <b:Tag>Kon13</b:Tag>
    <b:SourceType>JournalArticle</b:SourceType>
    <b:Guid>{801AEA90-C228-4BB0-AA70-9FA2578E9DFA}</b:Guid>
    <b:Author>
      <b:Author>
        <b:NameList>
          <b:Person>
            <b:Last>Konečný</b:Last>
            <b:First>Jakub</b:First>
          </b:Person>
          <b:Person>
            <b:Last>Richtárik</b:Last>
            <b:First>Peter</b:First>
          </b:Person>
        </b:NameList>
      </b:Author>
    </b:Author>
    <b:Title>Semi-Stochastic Gradient Descent Methods</b:Title>
    <b:JournalName>arXiv e-prints</b:JournalName>
    <b:Year>2013</b:Year>
    <b:RefOrder>61</b:RefOrder>
  </b:Source>
  <b:Source>
    <b:Tag>Kin15</b:Tag>
    <b:SourceType>JournalArticle</b:SourceType>
    <b:Guid>{3ADF87E9-B27C-428B-8DCB-681D7986F4CB}</b:Guid>
    <b:Title>Adam: a Method for Stochastic Optimization.</b:Title>
    <b:JournalName>International Conference on Learning Representation</b:JournalName>
    <b:Year>2015</b:Year>
    <b:Pages>1-13</b:Pages>
    <b:Author>
      <b:Author>
        <b:NameList>
          <b:Person>
            <b:Last>Kingma</b:Last>
            <b:Middle>P.</b:Middle>
            <b:First>Diederik</b:First>
          </b:Person>
          <b:Person>
            <b:Last>Ba</b:Last>
            <b:Middle>Lei</b:Middle>
            <b:First>Jimmy</b:First>
          </b:Person>
        </b:NameList>
      </b:Author>
    </b:Author>
    <b:RefOrder>62</b:RefOrder>
  </b:Source>
  <b:Source>
    <b:Tag>Kim08</b:Tag>
    <b:SourceType>JournalArticle</b:SourceType>
    <b:Guid>{FA641188-3D1B-4697-BE39-B169EF7B035A}</b:Guid>
    <b:Title>Design of Question Answering System with  Automated Question Generation</b:Title>
    <b:Year>2008</b:Year>
    <b:JournalName>Fourth International Conference on Networked Computing and Advanced Information Management</b:JournalName>
    <b:Pages>365-368</b:Pages>
    <b:Author>
      <b:Author>
        <b:NameList>
          <b:Person>
            <b:Last>Kim</b:Last>
            <b:First>Min-kyoung</b:First>
          </b:Person>
          <b:Person>
            <b:Last>Kim</b:Last>
            <b:First>Han-joon</b:First>
          </b:Person>
        </b:NameList>
      </b:Author>
    </b:Author>
    <b:RefOrder>63</b:RefOrder>
  </b:Source>
  <b:Source>
    <b:Tag>Ken54</b:Tag>
    <b:SourceType>JournalArticle</b:SourceType>
    <b:Guid>{B325454F-62CD-474C-A2C9-69C5DB3AD943}</b:Guid>
    <b:Author>
      <b:Author>
        <b:NameList>
          <b:Person>
            <b:Last>Kennedy</b:Last>
            <b:Middle>C.</b:Middle>
            <b:First>George</b:First>
          </b:Person>
        </b:NameList>
      </b:Author>
    </b:Author>
    <b:Title>Pressure-Volmue Temperature Relations in CO2 at Elevated Temperatures and Pressures</b:Title>
    <b:JournalName>American Journal of Science</b:JournalName>
    <b:Year>1954</b:Year>
    <b:Pages>225-241</b:Pages>
    <b:RefOrder>64</b:RefOrder>
  </b:Source>
  <b:Source>
    <b:Tag>Kea16</b:Tag>
    <b:SourceType>InternetSite</b:SourceType>
    <b:Guid>{EACBDC62-B5CE-4C28-B8E7-174F95BCF825}</b:Guid>
    <b:Title>Machine Learning is for Muggles Too!</b:Title>
    <b:Year>2016</b:Year>
    <b:InternetSiteTitle>Learn to Develop with Microsoft Developer Network | MSDN</b:InternetSiteTitle>
    <b:Month>12</b:Month>
    <b:Day>25</b:Day>
    <b:URL>https://blogs.msdn.microsoft.com/martinkearn/2016/03/01/machine-learning-is-for-muggles-too/</b:URL>
    <b:Author>
      <b:Author>
        <b:NameList>
          <b:Person>
            <b:Last>Kearn</b:Last>
            <b:First>Martin</b:First>
          </b:Person>
        </b:NameList>
      </b:Author>
    </b:Author>
    <b:RefOrder>65</b:RefOrder>
  </b:Source>
  <b:Source>
    <b:Tag>Placeholder6</b:Tag>
    <b:SourceType>InternetSite</b:SourceType>
    <b:Guid>{1510CE40-6BEB-451D-BEFF-457CBE7A5264}</b:Guid>
    <b:Author>
      <b:Author>
        <b:NameList>
          <b:Person>
            <b:Last>KDNuggets</b:Last>
          </b:Person>
        </b:NameList>
      </b:Author>
    </b:Author>
    <b:Title>R vs Python for Data Science: The Winner is …</b:Title>
    <b:InternetSiteTitle>KDNuggets - Analytics, Data Mining, and Data Science</b:InternetSiteTitle>
    <b:Year>2015</b:Year>
    <b:Month>May</b:Month>
    <b:Day>27</b:Day>
    <b:URL>http://www.kdnuggets.com/2015/05/r-vs-python-data-science.html</b:URL>
    <b:YearAccessed>2017</b:YearAccessed>
    <b:MonthAccessed>October</b:MonthAccessed>
    <b:DayAccessed>4</b:DayAccessed>
    <b:RefOrder>66</b:RefOrder>
  </b:Source>
  <b:Source>
    <b:Tag>Kar14</b:Tag>
    <b:SourceType>JournalArticle</b:SourceType>
    <b:Guid>{26D63D08-59DE-4281-BD2D-52719BDCBDCB}</b:Guid>
    <b:Author>
      <b:Author>
        <b:NameList>
          <b:Person>
            <b:Last>Karimah</b:Last>
            <b:First>F.,</b:First>
            <b:Middle>U.</b:Middle>
          </b:Person>
        </b:NameList>
      </b:Author>
    </b:Author>
    <b:Title>Rancang Bangun Aplikasi Pencarian Citra Batik Besurek Berbasis Tekstur dengan Metode Gray Level Co-occurance Matrix dan Euclidean Distance</b:Title>
    <b:Year>2014</b:Year>
    <b:RefOrder>67</b:RefOrder>
  </b:Source>
  <b:Source>
    <b:Tag>Kar13</b:Tag>
    <b:SourceType>JournalArticle</b:SourceType>
    <b:Guid>{028FC595-1412-4D47-94D5-5AC88333A612}</b:Guid>
    <b:Author>
      <b:Author>
        <b:NameList>
          <b:Person>
            <b:Last>Kardan</b:Last>
            <b:First>Ahmad</b:First>
            <b:Middle>A.</b:Middle>
          </b:Person>
          <b:Person>
            <b:Last>Ebrahimi</b:Last>
            <b:First>Mahnaz</b:First>
          </b:Person>
        </b:NameList>
      </b:Author>
    </b:Author>
    <b:Title>A novel approach to hybrid recommendation systems based on association rules mining for content recommendation in asynchronous discussion groups</b:Title>
    <b:JournalName>Information Sciences</b:JournalName>
    <b:Year>2013</b:Year>
    <b:Pages>93-110</b:Pages>
    <b:Month>January</b:Month>
    <b:Day>10</b:Day>
    <b:Volume>219</b:Volume>
    <b:RefOrder>68</b:RefOrder>
  </b:Source>
  <b:Source>
    <b:Tag>Kae96</b:Tag>
    <b:SourceType>JournalArticle</b:SourceType>
    <b:Guid>{B5E66870-4A62-46E4-A97D-2B8B2F54AFCC}</b:Guid>
    <b:Title>Reinforcemen</b:Title>
    <b:Year>1996</b:Year>
    <b:JournalName>Journal of Artificial Intelligence Research 4</b:JournalName>
    <b:Pages>237-285</b:Pages>
    <b:Author>
      <b:Author>
        <b:NameList>
          <b:Person>
            <b:Last>Kaelbling</b:Last>
            <b:Middle>Pack</b:Middle>
            <b:First>Leslie</b:First>
          </b:Person>
          <b:Person>
            <b:Last>Littman</b:Last>
            <b:Middle>L</b:Middle>
            <b:First>Michael</b:First>
          </b:Person>
          <b:Person>
            <b:Last>Moore</b:Last>
            <b:Middle>W</b:Middle>
            <b:First>Andrew</b:First>
          </b:Person>
        </b:NameList>
      </b:Author>
    </b:Author>
    <b:YearAccessed>2017</b:YearAccessed>
    <b:MonthAccessed>October</b:MonthAccessed>
    <b:DayAccessed>4</b:DayAccessed>
    <b:RefOrder>69</b:RefOrder>
  </b:Source>
  <b:Source>
    <b:Tag>Jur17</b:Tag>
    <b:SourceType>Book</b:SourceType>
    <b:Guid>{51ACD60C-0570-4D86-B1DC-2CB37E727C42}</b:Guid>
    <b:Title>Speech and Language Processing</b:Title>
    <b:Year>2014</b:Year>
    <b:Author>
      <b:Author>
        <b:NameList>
          <b:Person>
            <b:Last>Jurafsky</b:Last>
            <b:First>Daniel</b:First>
          </b:Person>
          <b:Person>
            <b:Last>Martin</b:Last>
            <b:Middle>H</b:Middle>
            <b:First>James</b:First>
          </b:Person>
        </b:NameList>
      </b:Author>
    </b:Author>
    <b:City>London</b:City>
    <b:Publisher>Pearson</b:Publisher>
    <b:RefOrder>70</b:RefOrder>
  </b:Source>
  <b:Source>
    <b:Tag>Jur06</b:Tag>
    <b:SourceType>Book</b:SourceType>
    <b:Guid>{1EDFB266-DEFA-4DDD-BDA3-45B84F87F3F8}</b:Guid>
    <b:Title>Speech and Language Processing: An Introduction to Natural Language Processing, Computational Linguistics, and Speech Recognition</b:Title>
    <b:Year>2006</b:Year>
    <b:City>English</b:City>
    <b:Publisher>Prentice Hall</b:Publisher>
    <b:Author>
      <b:Author>
        <b:NameList>
          <b:Person>
            <b:Last>Jurafsky</b:Last>
            <b:First>D</b:First>
          </b:Person>
          <b:Person>
            <b:Last>Martin</b:Last>
            <b:Middle>H</b:Middle>
            <b:First>J</b:First>
          </b:Person>
        </b:NameList>
      </b:Author>
    </b:Author>
    <b:RefOrder>71</b:RefOrder>
  </b:Source>
  <b:Source>
    <b:Tag>Joh13</b:Tag>
    <b:SourceType>JournalArticle</b:SourceType>
    <b:Guid>{F7BA78C4-3C4C-483D-ACCF-1F1CC47BF836}</b:Guid>
    <b:Author>
      <b:Author>
        <b:NameList>
          <b:Person>
            <b:Last>Johnson</b:Last>
            <b:First>Rie</b:First>
          </b:Person>
          <b:Person>
            <b:Last>Zhang</b:Last>
            <b:First>Tong</b:First>
          </b:Person>
        </b:NameList>
      </b:Author>
    </b:Author>
    <b:Title>Accelerating Stochastic Gradient Descent using Predictive Variance Reduction</b:Title>
    <b:JournalName>Advances in Neural Information Processing Systems</b:JournalName>
    <b:Year>2013</b:Year>
    <b:Pages>315-323</b:Pages>
    <b:RefOrder>72</b:RefOrder>
  </b:Source>
  <b:Source>
    <b:Tag>ISO94</b:Tag>
    <b:SourceType>InternetSite</b:SourceType>
    <b:Guid>{C693DB2D-27C4-4755-BF62-2A13F5C15E76}</b:Guid>
    <b:Author>
      <b:Author>
        <b:NameList>
          <b:Person>
            <b:Last>ISO5725-1</b:Last>
          </b:Person>
        </b:NameList>
      </b:Author>
    </b:Author>
    <b:Title>Accuracy (trueness and precision) of measurement methods and results — Part 1: General principles and definitions</b:Title>
    <b:InternetSiteTitle>ISO</b:InternetSiteTitle>
    <b:Year>1994</b:Year>
    <b:URL>https://www.iso.org/obp/ui/#iso:std:iso:5725:-1:ed-1:v1:en</b:URL>
    <b:RefOrder>73</b:RefOrder>
  </b:Source>
  <b:Source>
    <b:Tag>Placeholder5</b:Tag>
    <b:SourceType>JournalArticle</b:SourceType>
    <b:Guid>{39250B0E-FC7D-4699-BA23-26E234F75B09}</b:Guid>
    <b:Title>R: A Language for Data Analysis and Graphics</b:Title>
    <b:JournalName>Journal of Computational and Graphical Statistics, vol.5, no.3</b:JournalName>
    <b:Year>1996</b:Year>
    <b:Pages>299-314</b:Pages>
    <b:Author>
      <b:Author>
        <b:NameList>
          <b:Person>
            <b:Last>Ihaka</b:Last>
            <b:First>Ross</b:First>
          </b:Person>
          <b:Person>
            <b:Last>Gentleman</b:Last>
            <b:First>Robert</b:First>
          </b:Person>
        </b:NameList>
      </b:Author>
    </b:Author>
    <b:RefOrder>74</b:RefOrder>
  </b:Source>
  <b:Source>
    <b:Tag>Hel14</b:Tag>
    <b:SourceType>InternetSite</b:SourceType>
    <b:Guid>{0DE1A88A-476F-4691-807C-51ABFC7A920C}</b:Guid>
    <b:Title>What Is the Difference Between Accuracy and Precision?</b:Title>
    <b:InternetSiteTitle>sciencenotes.org</b:InternetSiteTitle>
    <b:Year>2014</b:Year>
    <b:Month>April</b:Month>
    <b:Day>14</b:Day>
    <b:URL>https://sciencenotes.org/what-is-the-difference-between-accuracy-and-precision/</b:URL>
    <b:Author>
      <b:Author>
        <b:NameList>
          <b:Person>
            <b:Last>Helmenstine</b:Last>
            <b:First>Todd</b:First>
          </b:Person>
        </b:NameList>
      </b:Author>
    </b:Author>
    <b:RefOrder>75</b:RefOrder>
  </b:Source>
  <b:Source>
    <b:Tag>Hel17</b:Tag>
    <b:SourceType>InternetSite</b:SourceType>
    <b:Guid>{67E1D8ED-A3F8-4B98-9613-B85F2378786D}</b:Guid>
    <b:Title>Accuracy Versus Precision of Measurement</b:Title>
    <b:InternetSiteTitle>thoughtco.com</b:InternetSiteTitle>
    <b:Year>2017</b:Year>
    <b:Month>March</b:Month>
    <b:Day>31</b:Day>
    <b:URL>https://www.thoughtco.com/difference-between-accuracy-and-precision-609328</b:URL>
    <b:Author>
      <b:Author>
        <b:NameList>
          <b:Person>
            <b:Last>Helmenstine</b:Last>
            <b:Middle>Marie</b:Middle>
            <b:First>Anne</b:First>
          </b:Person>
        </b:NameList>
      </b:Author>
    </b:Author>
    <b:RefOrder>76</b:RefOrder>
  </b:Source>
  <b:Source>
    <b:Tag>Den16</b:Tag>
    <b:SourceType>JournalArticle</b:SourceType>
    <b:Guid>{8A7F337D-8755-4891-A91B-623018BC3417}</b:Guid>
    <b:Title>gradDescentR 2.0: Implementasi Metode Berbasis Gradient Descent dan Variasinya dalam R Package</b:Title>
    <b:Year>2016</b:Year>
    <b:Author>
      <b:Author>
        <b:NameList>
          <b:Person>
            <b:Last>Handian</b:Last>
            <b:First>Dendi</b:First>
          </b:Person>
          <b:Person>
            <b:Last>Riza</b:Last>
            <b:First>Lala</b:First>
            <b:Middle>Septem</b:Middle>
          </b:Person>
          <b:Person>
            <b:Last>Megasari</b:Last>
            <b:First>Rani</b:First>
          </b:Person>
        </b:NameList>
      </b:Author>
    </b:Author>
    <b:RefOrder>77</b:RefOrder>
  </b:Source>
  <b:Source>
    <b:Tag>Han12</b:Tag>
    <b:SourceType>Book</b:SourceType>
    <b:Guid>{859094EB-1F1D-448E-A662-E422FB7FDDB1}</b:Guid>
    <b:Title>Data Mining: Concepts and Techniques 3rd Edition</b:Title>
    <b:Year>2012</b:Year>
    <b:Author>
      <b:Author>
        <b:NameList>
          <b:Person>
            <b:Last>Han</b:Last>
            <b:First>Jiawei</b:First>
          </b:Person>
          <b:Person>
            <b:Last>Kamber</b:Last>
            <b:First>Micheline</b:First>
          </b:Person>
          <b:Person>
            <b:Last>Pei</b:Last>
            <b:First>Jian</b:First>
          </b:Person>
        </b:NameList>
      </b:Author>
    </b:Author>
    <b:City>Waltham</b:City>
    <b:Publisher>Elsevier Inc.</b:Publisher>
    <b:RefOrder>78</b:RefOrder>
  </b:Source>
  <b:Source>
    <b:Tag>Geo</b:Tag>
    <b:SourceType>ConferenceProceedings</b:SourceType>
    <b:Guid>{89BE0A1F-0DAC-4217-8346-3196ADF8D2BD}</b:Guid>
    <b:Title>RGB and HSV colour models in colour identification of digital traumas images</b:Title>
    <b:ConferenceName>In Proceedings of the International Conference CompSysTech</b:ConferenceName>
    <b:Author>
      <b:Author>
        <b:NameList>
          <b:Person>
            <b:Last>Georgieva</b:Last>
            <b:First>Lidiya</b:First>
          </b:Person>
          <b:Person>
            <b:Last>Dimitrov</b:Last>
            <b:First>Tatyana</b:First>
          </b:Person>
          <b:Person>
            <b:Last>Angelov</b:Last>
            <b:First>Nicola</b:First>
          </b:Person>
        </b:NameList>
      </b:Author>
    </b:Author>
    <b:Year>2005</b:Year>
    <b:RefOrder>79</b:RefOrder>
  </b:Source>
  <b:Source>
    <b:Tag>Gar14</b:Tag>
    <b:SourceType>JournalArticle</b:SourceType>
    <b:Guid>{84136829-33FA-426E-A7B8-D9DD1367E4F2}</b:Guid>
    <b:Title>A Review on Question Generation System From Punjabi Text</b:Title>
    <b:JournalName>International Journal of Emerging Trends \&amp; Technology in Computer Science (IJETTCS)</b:JournalName>
    <b:Year>2014</b:Year>
    <b:Pages>285-287</b:Pages>
    <b:Author>
      <b:Author>
        <b:NameList>
          <b:Person>
            <b:Last>Garg</b:Last>
            <b:First>Payal</b:First>
          </b:Person>
          <b:Person>
            <b:Last>Bedi</b:Last>
            <b:Middle>Singh</b:Middle>
            <b:First>Er Charendeep</b:First>
          </b:Person>
        </b:NameList>
      </b:Author>
    </b:Author>
    <b:Volume>3</b:Volume>
    <b:RefOrder>80</b:RefOrder>
  </b:Source>
  <b:Source>
    <b:Tag>Fum15</b:Tag>
    <b:SourceType>JournalArticle</b:SourceType>
    <b:Guid>{97D021D6-527F-40F2-8821-EBF07E06E567}</b:Guid>
    <b:Title>Regression analysis for prediction of residential energy consumption</b:Title>
    <b:JournalName>Renewable and Sustainable Energy Reviews </b:JournalName>
    <b:Year>2015</b:Year>
    <b:Pages>332-343</b:Pages>
    <b:Author>
      <b:Author>
        <b:NameList>
          <b:Person>
            <b:Last>Fumo</b:Last>
            <b:First>Nelson</b:First>
          </b:Person>
          <b:Person>
            <b:Last>Biswas</b:Last>
            <b:Middle>Rafe</b:Middle>
            <b:First>M.A. </b:First>
          </b:Person>
        </b:NameList>
      </b:Author>
    </b:Author>
    <b:RefOrder>81</b:RefOrder>
  </b:Source>
  <b:Source xmlns:b="http://schemas.openxmlformats.org/officeDocument/2006/bibliography">
    <b:Tag>Dav17</b:Tag>
    <b:SourceType>InternetSite</b:SourceType>
    <b:Guid>{C380C9C1-7ECE-4733-9C88-E50230629967}</b:Guid>
    <b:Title>Linear Regression — Intro To Machine Learning #6</b:Title>
    <b:Year>2017</b:Year>
    <b:Author>
      <b:Author>
        <b:NameList>
          <b:Person>
            <b:Last>Fumo</b:Last>
            <b:First>David</b:First>
          </b:Person>
        </b:NameList>
      </b:Author>
    </b:Author>
    <b:InternetSiteTitle>A Medium Corporation</b:InternetSiteTitle>
    <b:Month>March</b:Month>
    <b:Day>5</b:Day>
    <b:URL>https://medium.com/simple-ai/linear-regression-intro-to-machine-learning-6-6e320dbdaf06</b:URL>
    <b:YearAccessed>2017</b:YearAccessed>
    <b:MonthAccessed>October</b:MonthAccessed>
    <b:DayAccessed>3</b:DayAccessed>
    <b:RefOrder>82</b:RefOrder>
  </b:Source>
  <b:Source>
    <b:Tag>Ful10</b:Tag>
    <b:SourceType>Book</b:SourceType>
    <b:Guid>{B192ACBE-1974-4160-A058-22F70BA01C1F}</b:Guid>
    <b:Title>Practical Language Testing</b:Title>
    <b:Year>2010</b:Year>
    <b:City>USA</b:City>
    <b:Publisher>Oxford University Press</b:Publisher>
    <b:Author>
      <b:Author>
        <b:NameList>
          <b:Person>
            <b:Last>Fulcher</b:Last>
            <b:First>Glenn</b:First>
          </b:Person>
        </b:NameList>
      </b:Author>
    </b:Author>
    <b:RefOrder>83</b:RefOrder>
  </b:Source>
  <b:Source>
    <b:Tag>Fra16</b:Tag>
    <b:SourceType>Book</b:SourceType>
    <b:Guid>{CE1369CD-56DC-42E7-9C89-8700700529A4}</b:Guid>
    <b:Title>Data Mining: Practical Machine Learning Tools and Techniques</b:Title>
    <b:Year>2016</b:Year>
    <b:Publisher>Morgan Kaufmann</b:Publisher>
    <b:Edition>4th</b:Edition>
    <b:Author>
      <b:Author>
        <b:NameList>
          <b:Person>
            <b:Last>Frank</b:Last>
            <b:First>Eibe</b:First>
          </b:Person>
          <b:Person>
            <b:Last>Hall</b:Last>
            <b:Middle>A.</b:Middle>
            <b:First>Mark</b:First>
          </b:Person>
          <b:Person>
            <b:Last>Witten</b:Last>
            <b:Middle>H.</b:Middle>
            <b:First>Ian</b:First>
          </b:Person>
          <b:Person>
            <b:Last>Pal</b:Last>
            <b:Middle>J.</b:Middle>
            <b:First>Chris</b:First>
          </b:Person>
        </b:NameList>
      </b:Author>
    </b:Author>
    <b:RefOrder>84</b:RefOrder>
  </b:Source>
  <b:Source>
    <b:Tag>Fah03</b:Tag>
    <b:SourceType>JournalArticle</b:SourceType>
    <b:Guid>{8117A532-0E9F-4F28-BC14-F5D765C27202}</b:Guid>
    <b:Title>Fundamentals of content-based image retriveal</b:Title>
    <b:Year>2003</b:Year>
    <b:JournalName>Microscoft corporation research articles</b:JournalName>
    <b:Author>
      <b:Author>
        <b:NameList>
          <b:Person>
            <b:Last>Fahui</b:Last>
            <b:Middle>Long</b:Middle>
          </b:Person>
          <b:Person>
            <b:Last>Zhang</b:Last>
            <b:First>Hongjiang</b:First>
          </b:Person>
          <b:Person>
            <b:Last>Feng</b:Last>
            <b:Middle>Dagan</b:Middle>
            <b:First>David</b:First>
          </b:Person>
        </b:NameList>
      </b:Author>
    </b:Author>
    <b:RefOrder>85</b:RefOrder>
  </b:Source>
  <b:Source>
    <b:Tag>ElB17</b:Tag>
    <b:SourceType>JournalArticle</b:SourceType>
    <b:Guid>{C66BE8EA-B63D-453C-A849-E9D423F08626}</b:Guid>
    <b:Title>Machine Learning Applications in Medical Image Analysis</b:Title>
    <b:Year>2017</b:Year>
    <b:JournalName>Computational and Mathematical Methods in Medicine</b:JournalName>
    <b:Author>
      <b:Author>
        <b:NameList>
          <b:Person>
            <b:Last>El-Baz</b:Last>
            <b:First>Ayman</b:First>
          </b:Person>
          <b:Person>
            <b:Last>Gimel'farb</b:Last>
            <b:First>Georgy</b:First>
          </b:Person>
          <b:Person>
            <b:Last>Suzuki</b:Last>
            <b:First>Kenji</b:First>
          </b:Person>
        </b:NameList>
      </b:Author>
    </b:Author>
    <b:RefOrder>86</b:RefOrder>
  </b:Source>
  <b:Source>
    <b:Tag>Eak99</b:Tag>
    <b:SourceType>JournalArticle</b:SourceType>
    <b:Guid>{B688CBED-E1A4-4459-BD9D-C864B576CE16}</b:Guid>
    <b:Title>Content-Based Image Retrieval</b:Title>
    <b:Year>1999</b:Year>
    <b:Pages>Vol 85. Pg. 1-15</b:Pages>
    <b:Publisher>Library and Information Briefings</b:Publisher>
    <b:JournalName>Library and Information Briefings</b:JournalName>
    <b:Author>
      <b:Author>
        <b:NameList>
          <b:Person>
            <b:Last>Eakins</b:Last>
            <b:First>John</b:First>
          </b:Person>
          <b:Person>
            <b:Last>Graham</b:Last>
            <b:First>Margaret</b:First>
          </b:Person>
          <b:Person>
            <b:Last>Franklin</b:Last>
            <b:First>Tom</b:First>
          </b:Person>
        </b:NameList>
      </b:Author>
    </b:Author>
    <b:RefOrder>87</b:RefOrder>
  </b:Source>
  <b:Source>
    <b:Tag>Duc</b:Tag>
    <b:SourceType>JournalArticle</b:SourceType>
    <b:Guid>{5ECFBA6D-7018-4011-AE3A-FACEF9F12B69}</b:Guid>
    <b:Title>Adaptive Subgradient Methods for Online Learning and Stochastic Optimization</b:Title>
    <b:Author>
      <b:Author>
        <b:NameList>
          <b:Person>
            <b:Last>Duchi</b:Last>
            <b:First>John</b:First>
          </b:Person>
          <b:Person>
            <b:Last>Hazan</b:Last>
            <b:First>Elad</b:First>
          </b:Person>
          <b:Person>
            <b:Last>Singer</b:Last>
            <b:First>Yoram</b:First>
          </b:Person>
        </b:NameList>
      </b:Author>
    </b:Author>
    <b:JournalName>Journal of Machine Learning Research 12</b:JournalName>
    <b:Year>2011</b:Year>
    <b:Pages>2121-2159</b:Pages>
    <b:RefOrder>88</b:RefOrder>
  </b:Source>
  <b:Source>
    <b:Tag>Dub13</b:Tag>
    <b:SourceType>JournalArticle</b:SourceType>
    <b:Guid>{7C869569-CC68-4B28-B515-DC63FD1EC929}</b:Guid>
    <b:Author>
      <b:Author>
        <b:NameList>
          <b:Person>
            <b:Last>Dubey</b:Last>
            <b:First>Shiv</b:First>
            <b:Middle>Ram</b:Middle>
          </b:Person>
          <b:Person>
            <b:Last>Dixit</b:Last>
            <b:First>Pushkar</b:First>
          </b:Person>
          <b:Person>
            <b:Last>Singh</b:Last>
            <b:First>Nishant</b:First>
          </b:Person>
          <b:Person>
            <b:Last>Gupta</b:Last>
            <b:First>Jay</b:First>
            <b:Middle>Prakash</b:Middle>
          </b:Person>
        </b:NameList>
      </b:Author>
    </b:Author>
    <b:Title>Infected fruit part detection using k-means clustering segmentation technique</b:Title>
    <b:JournalName>Ijimai</b:JournalName>
    <b:Year>2013</b:Year>
    <b:Pages>65-72</b:Pages>
    <b:Volume>2</b:Volume>
    <b:Issue>2</b:Issue>
    <b:RefOrder>89</b:RefOrder>
  </b:Source>
  <b:Source>
    <b:Tag>Dim06</b:Tag>
    <b:SourceType>Book</b:SourceType>
    <b:Guid>{7F1B401C-8021-4957-A132-D6F20F649469}</b:Guid>
    <b:Title>Belajar dan Pembelajaran</b:Title>
    <b:Year>2006</b:Year>
    <b:City>Jakarta</b:City>
    <b:Publisher>Rineka Cipta</b:Publisher>
    <b:Author>
      <b:Author>
        <b:NameList>
          <b:Person>
            <b:Last>Dimyati</b:Last>
          </b:Person>
          <b:Person>
            <b:Last>Mudjiono</b:Last>
          </b:Person>
        </b:NameList>
      </b:Author>
    </b:Author>
    <b:RefOrder>90</b:RefOrder>
  </b:Source>
  <b:Source>
    <b:Tag>And11</b:Tag>
    <b:SourceType>JournalArticle</b:SourceType>
    <b:Guid>{2A189285-ECCE-4B59-B4BB-44399CD7A8E5}</b:Guid>
    <b:Title>Better Mini-Batch Algoritms via Accelerated Gradient Methods</b:Title>
    <b:JournalName>NIPS</b:JournalName>
    <b:Year>2011</b:Year>
    <b:Pages>1647-155</b:Pages>
    <b:Author>
      <b:Author>
        <b:NameList>
          <b:Person>
            <b:Last>Cotter</b:Last>
            <b:First>Andrew</b:First>
          </b:Person>
          <b:Person>
            <b:Last>Shamir</b:Last>
            <b:First>Ohad</b:First>
          </b:Person>
          <b:Person>
            <b:Last>Srebro</b:Last>
            <b:First>Nathan</b:First>
          </b:Person>
          <b:Person>
            <b:Last>Sridharan</b:Last>
            <b:First>Karthik </b:First>
          </b:Person>
        </b:NameList>
      </b:Author>
    </b:Author>
    <b:RefOrder>91</b:RefOrder>
  </b:Source>
  <b:Source>
    <b:Tag>Chi98</b:Tag>
    <b:SourceType>JournalArticle</b:SourceType>
    <b:Guid>{DCDB0939-D840-4C43-B8EB-F6D368AAA0C2}</b:Guid>
    <b:Title>MUC-7 Information Extraction Task Definition</b:Title>
    <b:Year>1998</b:Year>
    <b:Author>
      <b:Author>
        <b:NameList>
          <b:Person>
            <b:Last>Chincor</b:Last>
            <b:First>N</b:First>
          </b:Person>
          <b:Person>
            <b:Last>brown</b:Last>
            <b:First>E</b:First>
          </b:Person>
          <b:Person>
            <b:Last>Ferro</b:Last>
            <b:First>L</b:First>
          </b:Person>
          <b:Person>
            <b:Last>Robinson</b:Last>
            <b:First>P</b:First>
          </b:Person>
        </b:NameList>
      </b:Author>
    </b:Author>
    <b:JournalName> The MITRE Corporation and SAIC.</b:JournalName>
    <b:RefOrder>92</b:RefOrder>
  </b:Source>
  <b:Source>
    <b:Tag>Che16</b:Tag>
    <b:SourceType>InternetSite</b:SourceType>
    <b:Guid>{666F7A7C-1DB4-4B5E-BB29-4DEF35478892}</b:Guid>
    <b:Author>
      <b:Author>
        <b:NameList>
          <b:Person>
            <b:Last>Chemguide</b:Last>
          </b:Person>
        </b:NameList>
      </b:Author>
    </b:Author>
    <b:Title>Real Gases</b:Title>
    <b:Year>2016</b:Year>
    <b:InternetSiteTitle>ChemGuide</b:InternetSiteTitle>
    <b:Month>11</b:Month>
    <b:Day>1</b:Day>
    <b:URL>chemguide.co.uk/physical/kt/realgases.html</b:URL>
    <b:RefOrder>93</b:RefOrder>
  </b:Source>
  <b:Source>
    <b:Tag>Cha92</b:Tag>
    <b:SourceType>Book</b:SourceType>
    <b:Guid>{585E7EE4-461F-4372-83FF-ED7C35EC0607}</b:Guid>
    <b:Title>Statistical Models in S</b:Title>
    <b:JournalName>Statistical Model in S . Chapter 4</b:JournalName>
    <b:Year>1992</b:Year>
    <b:Author>
      <b:Author>
        <b:NameList>
          <b:Person>
            <b:Last>Chambers</b:Last>
            <b:Middle>M.</b:Middle>
            <b:First>J.</b:First>
          </b:Person>
        </b:NameList>
      </b:Author>
    </b:Author>
    <b:City>USA</b:City>
    <b:Publisher>Wadsworth &amp; Brooks/Cole Advanced Books &amp; Software</b:Publisher>
    <b:RefOrder>94</b:RefOrder>
  </b:Source>
  <b:Source>
    <b:Tag>Lou47</b:Tag>
    <b:SourceType>JournalArticle</b:SourceType>
    <b:Guid>{5B552A08-B794-431F-BBBC-9D9DCD421741}</b:Guid>
    <b:Title>Compte Rendu `a l’Acad´emie des Sciences 25</b:Title>
    <b:Year>1847</b:Year>
    <b:Author>
      <b:Author>
        <b:NameList>
          <b:Person>
            <b:Last>Cauchy</b:Last>
            <b:Middle>Augustin</b:Middle>
            <b:First>Louis</b:First>
          </b:Person>
        </b:NameList>
      </b:Author>
    </b:Author>
    <b:JournalName>M´ethode g´en´erale pour la r´esolution des syst`emes d’´equations</b:JournalName>
    <b:Pages>536-538</b:Pages>
    <b:RefOrder>95</b:RefOrder>
  </b:Source>
  <b:Source>
    <b:Tag>Cat13</b:Tag>
    <b:SourceType>JournalArticle</b:SourceType>
    <b:Guid>{75E3BB06-D63F-4930-BCC5-79CDE10CC2C6}</b:Guid>
    <b:Author>
      <b:Author>
        <b:NameList>
          <b:Person>
            <b:Last>Catalina</b:Last>
            <b:First>Tiberiu</b:First>
          </b:Person>
          <b:Person>
            <b:Last>Iordache</b:Last>
            <b:First>Vlad</b:First>
          </b:Person>
          <b:Person>
            <b:Last>Caracaleanu</b:Last>
            <b:First>Bogdan</b:First>
          </b:Person>
        </b:NameList>
      </b:Author>
    </b:Author>
    <b:Title>Multiple regression model for fast prediction of the heating energy demand</b:Title>
    <b:JournalName>Energy and Buildings</b:JournalName>
    <b:Year>2013</b:Year>
    <b:Pages>302-312</b:Pages>
    <b:Month>February</b:Month>
    <b:Volume>57</b:Volume>
    <b:RefOrder>96</b:RefOrder>
  </b:Source>
  <b:Source>
    <b:Tag>Leo10</b:Tag>
    <b:SourceType>ConferenceProceedings</b:SourceType>
    <b:Guid>{03EF0A6C-886A-4584-8485-CFE4F947C295}</b:Guid>
    <b:Author>
      <b:Author>
        <b:NameList>
          <b:Person>
            <b:Last>Bottou</b:Last>
            <b:First>Leon</b:First>
          </b:Person>
        </b:NameList>
      </b:Author>
    </b:Author>
    <b:Title>Large-Scale Machine Learning with Stochastic Gradient Descent</b:Title>
    <b:Pages>17-186</b:Pages>
    <b:Year>2010</b:Year>
    <b:ConferenceName>COMPSTAT'2010</b:ConferenceName>
    <b:Publisher>NEC Labs America, Princeton NJ 088542, USA</b:Publisher>
    <b:RefOrder>97</b:RefOrder>
  </b:Source>
  <b:Source>
    <b:Tag>Bec15</b:Tag>
    <b:SourceType>JournalArticle</b:SourceType>
    <b:Guid>{45D0665A-B23F-4DCC-BE8B-1A38C41D6E02}</b:Guid>
    <b:Title> A Semisupervised Robust Hydrometeor Classification Method for Dual-Polarization Radar Applications </b:Title>
    <b:JournalName>Journal of Atmospheric and Oceanic Technology</b:JournalName>
    <b:Year>2015</b:Year>
    <b:Pages>22-47</b:Pages>
    <b:Author>
      <b:Author>
        <b:NameList>
          <b:Person>
            <b:Last>Bechini</b:Last>
            <b:First>Renzo</b:First>
          </b:Person>
          <b:Person>
            <b:Last>Chandrasekar</b:Last>
            <b:First>V.</b:First>
          </b:Person>
        </b:NameList>
      </b:Author>
    </b:Author>
    <b:RefOrder>98</b:RefOrder>
  </b:Source>
  <b:Source>
    <b:Tag>Bal06</b:Tag>
    <b:SourceType>ArticleInAPeriodical</b:SourceType>
    <b:Guid>{090C71DC-0FFF-455E-ABB8-02C79CBB7AD4}</b:Guid>
    <b:Title>Metode Fuzzy Color Histogram Untuk Temu Kembali Citra Bunga</b:Title>
    <b:Year>2006</b:Year>
    <b:PeriodicalTitle>Skripsi</b:PeriodicalTitle>
    <b:Author>
      <b:Author>
        <b:NameList>
          <b:Person>
            <b:Last>Balqis</b:Last>
            <b:Middle>Putri</b:Middle>
            <b:First>Dinda</b:First>
          </b:Person>
        </b:NameList>
      </b:Author>
    </b:Author>
    <b:RefOrder>99</b:RefOrder>
  </b:Source>
  <b:Source>
    <b:Tag>Bac12</b:Tag>
    <b:SourceType>JournalArticle</b:SourceType>
    <b:Guid>{14EBE11B-05E3-4BDB-8CAA-7DD89C103C6A}</b:Guid>
    <b:Title>Mind the gap: learning to choose gaps for question generation</b:Title>
    <b:Year>2012</b:Year>
    <b:Author>
      <b:Author>
        <b:NameList>
          <b:Person>
            <b:Last>Backer</b:Last>
            <b:First>Lee</b:First>
          </b:Person>
          <b:Person>
            <b:Last>Sumit</b:Last>
            <b:First>Basu</b:First>
          </b:Person>
          <b:Person>
            <b:Last>Vanderwende</b:Last>
            <b:First>Lucy</b:First>
          </b:Person>
        </b:NameList>
      </b:Author>
    </b:Author>
    <b:JournalName>Proceedings of the 2012 Conference of the North American Chapter of the Association for Computational Linguistics: Human Language Technologies</b:JournalName>
    <b:Pages>742-751</b:Pages>
    <b:RefOrder>100</b:RefOrder>
  </b:Source>
  <b:Source>
    <b:Tag>Ayo10</b:Tag>
    <b:SourceType>Book</b:SourceType>
    <b:Guid>{B00FC960-D138-4079-897C-B1D88A40C627}</b:Guid>
    <b:Title>Types of Machine Learning Algorithms</b:Title>
    <b:Year>2010</b:Year>
    <b:Author>
      <b:Author>
        <b:NameList>
          <b:Person>
            <b:Last>Ayodele</b:Last>
            <b:Middle>Oladipupo</b:Middle>
            <b:First>Taiwo</b:First>
          </b:Person>
        </b:NameList>
      </b:Author>
    </b:Author>
    <b:City>Rijeka</b:City>
    <b:Publisher>InTech </b:Publisher>
    <b:RefOrder>101</b:RefOrder>
  </b:Source>
  <b:Source>
    <b:Tag>Ari04</b:Tag>
    <b:SourceType>Book</b:SourceType>
    <b:Guid>{27201FD8-6CE5-43CF-8A93-34D2688F92A8}</b:Guid>
    <b:Title>Evaluasi Pembelajaran</b:Title>
    <b:Year>2012</b:Year>
    <b:Author>
      <b:Author>
        <b:NameList>
          <b:Person>
            <b:Last>Arifin</b:Last>
            <b:First>Zainal</b:First>
          </b:Person>
        </b:NameList>
      </b:Author>
    </b:Author>
    <b:City>Bandung</b:City>
    <b:Publisher>PT Remaja Rosdakarya</b:Publisher>
    <b:RefOrder>102</b:RefOrder>
  </b:Source>
  <b:Source>
    <b:Tag>Aqu11</b:Tag>
    <b:SourceType>JournalArticle</b:SourceType>
    <b:Guid>{B3613FEA-F726-45BA-8790-6E22327630DD}</b:Guid>
    <b:Author>
      <b:Author>
        <b:NameList>
          <b:Person>
            <b:Last>Aquino</b:Last>
            <b:Middle>F</b:Middle>
            <b:First>J</b:First>
          </b:Person>
          <b:Person>
            <b:Last>Chua</b:Last>
            <b:Middle>Dwayne</b:Middle>
            <b:First>Darwin</b:First>
          </b:Person>
          <b:Person>
            <b:Last>Kabiling</b:Last>
            <b:Middle>Kevin</b:Middle>
            <b:First>Richard</b:First>
          </b:Person>
          <b:Person>
            <b:Last>Pingco</b:Last>
            <b:Middle>Nikole</b:Middle>
            <b:First>John</b:First>
          </b:Person>
          <b:Person>
            <b:Last>Sagum</b:Last>
            <b:First>Ria</b:First>
          </b:Person>
        </b:NameList>
      </b:Author>
    </b:Author>
    <b:Title>Text2Test: Question Generator Utilizing Information Abstraction Techniques and Question Generation Methods for Narrative and Declarative Text</b:Title>
    <b:JournalName>Proceedings of the 8th National Natural Language Processing Research Symposium</b:JournalName>
    <b:Year>2011</b:Year>
    <b:Pages>29-34</b:Pages>
    <b:RefOrder>103</b:RefOrder>
  </b:Source>
  <b:Source>
    <b:Tag>Ali10</b:Tag>
    <b:SourceType>JournalArticle</b:SourceType>
    <b:Guid>{A0611288-F725-4A15-BA1F-E6715EF0DC9F}</b:Guid>
    <b:Title>Automation of Question Generation From Sentences</b:Title>
    <b:Year>2010</b:Year>
    <b:JournalName> In Proceedings of QG2010: The Third Workshop on Question Generation</b:JournalName>
    <b:Pages>58-67</b:Pages>
    <b:Author>
      <b:Author>
        <b:NameList>
          <b:Person>
            <b:Last>Ali</b:Last>
            <b:First>Husam</b:First>
          </b:Person>
          <b:Person>
            <b:Last>Chali</b:Last>
            <b:First>Yllias</b:First>
          </b:Person>
          <b:Person>
            <b:Last>Hasan</b:Last>
            <b:First>Sadid</b:First>
          </b:Person>
        </b:NameList>
      </b:Author>
    </b:Author>
    <b:RefOrder>104</b:RefOrder>
  </b:Source>
  <b:Source>
    <b:Tag>Placeholder1</b:Tag>
    <b:SourceType>JournalArticle</b:SourceType>
    <b:Guid>{B371735A-B8C6-4B26-9B61-506F55B96243}</b:Guid>
    <b:Title>ArikIturri: An Automatic Question Generator Based on Corpora and NLP Techniques</b:Title>
    <b:JournalName>Springer-Verlag Berlin Heidelber</b:JournalName>
    <b:Year>2006</b:Year>
    <b:Pages>584-594</b:Pages>
    <b:Author>
      <b:Author>
        <b:NameList>
          <b:Person>
            <b:Last>Aldabe</b:Last>
            <b:First>Itziar</b:First>
          </b:Person>
          <b:Person>
            <b:Last>Lacalle</b:Last>
            <b:Middle>Lopez de</b:Middle>
            <b:First>Maddalen</b:First>
          </b:Person>
          <b:Person>
            <b:Last>Maritxalar</b:Last>
            <b:First>Montse</b:First>
          </b:Person>
          <b:Person>
            <b:Last>Martinez</b:Last>
            <b:First>Edurne</b:First>
          </b:Person>
          <b:Person>
            <b:Last>Uria</b:Last>
            <b:First>Larraitz</b:First>
          </b:Person>
        </b:NameList>
      </b:Author>
    </b:Author>
    <b:RefOrder>105</b:RefOrder>
  </b:Source>
  <b:Source>
    <b:Tag>Ald06</b:Tag>
    <b:SourceType>JournalArticle</b:SourceType>
    <b:Guid>{F4AC0191-83A7-4429-963F-AF26C1973282}</b:Guid>
    <b:Author>
      <b:Author>
        <b:NameList>
          <b:Person>
            <b:Last>Aldabe</b:Last>
            <b:First>I.,</b:First>
            <b:Middle>Lacalle, M. L., Maritxalar, M., Martinez, E., &amp; Uria, L.</b:Middle>
          </b:Person>
        </b:NameList>
      </b:Author>
    </b:Author>
    <b:Title>ArikIturri: An Automatic Question Generator Based on Corpora and NLP Techniques.</b:Title>
    <b:JournalName>Springer-Verlag Berlin Heidelber</b:JournalName>
    <b:Year>2006</b:Year>
    <b:Pages>584-594</b:Pages>
    <b:RefOrder>106</b:RefOrder>
  </b:Source>
  <b:Source>
    <b:Tag>Ahm10</b:Tag>
    <b:SourceType>Book</b:SourceType>
    <b:Guid>{75DAEDA8-8156-41A9-853C-E82FE02B7CCC}</b:Guid>
    <b:Title>Reservoir Engineering Handbook</b:Title>
    <b:Year>2010</b:Year>
    <b:City>Houston</b:City>
    <b:Publisher>Gulf Professional Publishing</b:Publisher>
    <b:Author>
      <b:Author>
        <b:NameList>
          <b:Person>
            <b:Last>Ahmed</b:Last>
            <b:First>Tarek</b:First>
          </b:Person>
        </b:NameList>
      </b:Author>
    </b:Author>
    <b:RefOrder>107</b:RefOrder>
  </b:Source>
  <b:Source>
    <b:Tag>Ahm89</b:Tag>
    <b:SourceType>Book</b:SourceType>
    <b:Guid>{326F3B17-D2D8-4B85-BCAF-158FBDF6AB18}</b:Guid>
    <b:Title>Hydrocarbon  phase behavior</b:Title>
    <b:Year>1989</b:Year>
    <b:City>Houston</b:City>
    <b:Publisher>Gulf Professional Publishing</b:Publisher>
    <b:Author>
      <b:Author>
        <b:NameList>
          <b:Person>
            <b:Last>Ahmed</b:Last>
            <b:First>Tarek</b:First>
          </b:Person>
        </b:NameList>
      </b:Author>
    </b:Author>
    <b:RefOrder>108</b:RefOrder>
  </b:Source>
  <b:Source>
    <b:Tag>Ach052</b:Tag>
    <b:SourceType>Book</b:SourceType>
    <b:Guid>{F8A4FFF0-984E-4D19-949C-00336A8E4CCA}</b:Guid>
    <b:Title>Image Processing: Principles and Applications</b:Title>
    <b:Year>2005</b:Year>
    <b:Author>
      <b:Author>
        <b:NameList>
          <b:Person>
            <b:Last>Acharya</b:Last>
            <b:First>Tinku</b:First>
          </b:Person>
          <b:Person>
            <b:Last>Ray</b:Last>
            <b:Middle>K</b:Middle>
            <b:First>Ajoy</b:First>
          </b:Person>
        </b:NameList>
      </b:Author>
    </b:Author>
    <b:RefOrder>109</b:RefOrder>
  </b:Source>
  <b:Source>
    <b:Tag>Placeholder3</b:Tag>
    <b:SourceType>Book</b:SourceType>
    <b:Guid>{4491D0E5-3311-4C4D-8523-2F89D7DE5E65}</b:Guid>
    <b:Title>Learning from data: A Short Course</b:Title>
    <b:Year>2012</b:Year>
    <b:Publisher>AMLbook.com</b:Publisher>
    <b:Author>
      <b:Author>
        <b:NameList>
          <b:Person>
            <b:Last>Abu-Mostafa</b:Last>
            <b:First>Yaser</b:First>
            <b:Middle>S.</b:Middle>
          </b:Person>
          <b:Person>
            <b:Last>Magdon-Ismail</b:Last>
            <b:First>Malik</b:First>
          </b:Person>
          <b:Person>
            <b:Last>Lin</b:Last>
            <b:First>Hsuan-Tien</b:First>
          </b:Person>
        </b:NameList>
      </b:Author>
    </b:Author>
    <b:RefOrder>110</b:RefOrder>
  </b:Source>
  <b:Source>
    <b:Tag>Bra17</b:Tag>
    <b:SourceType>Book</b:SourceType>
    <b:Guid>{F565637E-930E-4435-A474-E163D8AC1E9A}</b:Guid>
    <b:Author>
      <b:Author>
        <b:NameList>
          <b:Person>
            <b:Last>Putra</b:Last>
            <b:First>Brahma</b:First>
          </b:Person>
          <b:Person>
            <b:Last>Riza</b:Last>
            <b:Middle>Septem</b:Middle>
            <b:First>Lala</b:First>
          </b:Person>
          <b:Person>
            <b:Last>Wihardi</b:Last>
            <b:First>Yaya</b:First>
          </b:Person>
        </b:NameList>
      </b:Author>
    </b:Author>
    <b:Title>Pengembangan Sistem Data-to-Text untuk Membangkitkan Berita Cuaca dengan Pendekatan Time-Series dalam R</b:Title>
    <b:Year>2017</b:Year>
    <b:RefOrder>1</b:RefOrder>
  </b:Source>
</b:Sources>
</file>

<file path=customXml/itemProps1.xml><?xml version="1.0" encoding="utf-8"?>
<ds:datastoreItem xmlns:ds="http://schemas.openxmlformats.org/officeDocument/2006/customXml" ds:itemID="{9669A85D-F15B-44DF-862E-A7D82BB9A3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101</TotalTime>
  <Pages>2</Pages>
  <Words>631</Words>
  <Characters>3603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ra</dc:creator>
  <cp:keywords/>
  <dc:description/>
  <cp:lastModifiedBy>lyralei</cp:lastModifiedBy>
  <cp:revision>126</cp:revision>
  <cp:lastPrinted>2018-11-26T03:40:00Z</cp:lastPrinted>
  <dcterms:created xsi:type="dcterms:W3CDTF">2018-11-21T18:01:00Z</dcterms:created>
  <dcterms:modified xsi:type="dcterms:W3CDTF">2018-12-03T0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universitas-negeri-semarang-fakultas-matematika-dan-ilmu-pengetahuan-alam</vt:lpwstr>
  </property>
  <property fmtid="{D5CDD505-2E9C-101B-9397-08002B2CF9AE}" pid="19" name="Mendeley Recent Style Name 8_1">
    <vt:lpwstr>Universitas Negeri Semarang - Fakultas Matematika dan Ilmu Pengetahuan Alam (Indonesian)</vt:lpwstr>
  </property>
  <property fmtid="{D5CDD505-2E9C-101B-9397-08002B2CF9AE}" pid="20" name="Mendeley Recent Style Id 9_1">
    <vt:lpwstr>http://www.zotero.org/styles/universitas-negeri-yogyakarta-program-pascasarjana</vt:lpwstr>
  </property>
  <property fmtid="{D5CDD505-2E9C-101B-9397-08002B2CF9AE}" pid="21" name="Mendeley Recent Style Name 9_1">
    <vt:lpwstr>Universitas Negeri Yogyakarta - Program Pascasarjana (Indone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b093bed-f3ec-3e8a-98bf-82cdafac4bc3</vt:lpwstr>
  </property>
  <property fmtid="{D5CDD505-2E9C-101B-9397-08002B2CF9AE}" pid="24" name="Mendeley Citation Style_1">
    <vt:lpwstr>http://www.zotero.org/styles/universitas-negeri-yogyakarta-program-pascasarjana</vt:lpwstr>
  </property>
</Properties>
</file>